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2417A" w:rsidRDefault="006D1C87" w:rsidP="003B519D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OCA2 variant gg</w:t>
      </w:r>
      <w:r w:rsidR="00242BA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E7B6F">
        <w:rPr>
          <w:rFonts w:ascii="Times New Roman" w:hAnsi="Times New Roman" w:cs="Times New Roman"/>
          <w:b/>
          <w:sz w:val="24"/>
          <w:szCs w:val="24"/>
        </w:rPr>
        <w:t xml:space="preserve">is associated with </w:t>
      </w:r>
      <w:r w:rsidR="00B2417A" w:rsidRPr="00B2417A">
        <w:rPr>
          <w:rFonts w:ascii="Times New Roman" w:hAnsi="Times New Roman" w:cs="Times New Roman"/>
          <w:b/>
          <w:sz w:val="24"/>
          <w:szCs w:val="24"/>
        </w:rPr>
        <w:t>nevus development</w:t>
      </w:r>
    </w:p>
    <w:p w:rsidR="00B2417A" w:rsidRPr="00B2417A" w:rsidRDefault="00B2417A" w:rsidP="003B519D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B2417A">
        <w:rPr>
          <w:rFonts w:ascii="Times New Roman" w:hAnsi="Times New Roman" w:cs="Times New Roman"/>
          <w:b/>
          <w:sz w:val="24"/>
          <w:szCs w:val="24"/>
        </w:rPr>
        <w:t xml:space="preserve">   </w:t>
      </w:r>
    </w:p>
    <w:p w:rsidR="00B2417A" w:rsidRPr="00B2417A" w:rsidRDefault="00B2417A" w:rsidP="003B519D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B2417A">
        <w:rPr>
          <w:rFonts w:ascii="Times New Roman" w:hAnsi="Times New Roman" w:cs="Times New Roman"/>
          <w:b/>
          <w:sz w:val="24"/>
          <w:szCs w:val="24"/>
        </w:rPr>
        <w:t>Introduction</w:t>
      </w:r>
    </w:p>
    <w:p w:rsidR="00BD5520" w:rsidRDefault="00185EDB" w:rsidP="00C338DE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185EDB">
        <w:rPr>
          <w:rFonts w:ascii="Times New Roman" w:hAnsi="Times New Roman" w:cs="Times New Roman"/>
          <w:sz w:val="24"/>
          <w:szCs w:val="24"/>
        </w:rPr>
        <w:t xml:space="preserve">The incidence of malignant melanoma has been on the rise at an alarming rate in the United </w:t>
      </w:r>
      <w:r>
        <w:rPr>
          <w:rFonts w:ascii="Times New Roman" w:hAnsi="Times New Roman" w:cs="Times New Roman"/>
          <w:sz w:val="24"/>
          <w:szCs w:val="24"/>
        </w:rPr>
        <w:t>States</w:t>
      </w:r>
      <w:r w:rsidR="00F83EE5">
        <w:rPr>
          <w:rFonts w:ascii="Times New Roman" w:hAnsi="Times New Roman" w:cs="Times New Roman"/>
          <w:sz w:val="24"/>
          <w:szCs w:val="24"/>
        </w:rPr>
        <w:t xml:space="preserve"> and attracted great attention</w:t>
      </w:r>
      <w:r w:rsidR="00CF20D3">
        <w:rPr>
          <w:rFonts w:ascii="Times New Roman" w:hAnsi="Times New Roman" w:cs="Times New Roman"/>
          <w:sz w:val="24"/>
          <w:szCs w:val="24"/>
        </w:rPr>
        <w:t xml:space="preserve"> </w:t>
      </w:r>
      <w:r w:rsidR="001D43F7">
        <w:rPr>
          <w:rFonts w:ascii="Times New Roman" w:hAnsi="Times New Roman" w:cs="Times New Roman"/>
          <w:sz w:val="24"/>
          <w:szCs w:val="24"/>
        </w:rPr>
        <w:fldChar w:fldCharType="begin"/>
      </w:r>
      <w:r w:rsidR="00CF20D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ies LAG&lt;/Author&gt;&lt;Year&gt;2008&lt;/Year&gt;&lt;RecNum&gt;1&lt;/RecNum&gt;&lt;DisplayText&gt;(1)&lt;/DisplayText&gt;&lt;record&gt;&lt;rec-number&gt;1&lt;/rec-number&gt;&lt;foreign-keys&gt;&lt;key app="EN" db-id="ve9retv2h52w9xe9sxpp9t2q0dtwa2d022sp"&gt;1&lt;/key&gt;&lt;/foreign-keys&gt;&lt;ref-type name="Journal Article"&gt;17&lt;/ref-type&gt;&lt;contributors&gt;&lt;authors&gt;&lt;author&gt;Ries LAG, Melbert D, Krapcho M, etal., editors.&lt;/author&gt;&lt;/authors&gt;&lt;/contributors&gt;&lt;titles&gt;&lt;title&gt;SEER Cancer Statistics Review, 1975-2005. Bethesda (MD): National Cancer Institute.&lt;/title&gt;&lt;/titles&gt;&lt;dates&gt;&lt;year&gt;2008&lt;/year&gt;&lt;/dates&gt;&lt;urls&gt;&lt;related-urls&gt;&lt;url&gt;http://seer.cancer.gov/csr/1975_2005/&lt;/url&gt;&lt;/related-urls&gt;&lt;/urls&gt;&lt;/record&gt;&lt;/Cite&gt;&lt;/EndNote&gt;</w:instrText>
      </w:r>
      <w:r w:rsidR="001D43F7">
        <w:rPr>
          <w:rFonts w:ascii="Times New Roman" w:hAnsi="Times New Roman" w:cs="Times New Roman"/>
          <w:sz w:val="24"/>
          <w:szCs w:val="24"/>
        </w:rPr>
        <w:fldChar w:fldCharType="separate"/>
      </w:r>
      <w:r w:rsidR="00CF20D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Ries LAG, 2008 #1" w:history="1">
        <w:r w:rsidR="00C338DE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CF20D3">
        <w:rPr>
          <w:rFonts w:ascii="Times New Roman" w:hAnsi="Times New Roman" w:cs="Times New Roman"/>
          <w:noProof/>
          <w:sz w:val="24"/>
          <w:szCs w:val="24"/>
        </w:rPr>
        <w:t>)</w:t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Pr="00185EDB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83EE5">
        <w:rPr>
          <w:rFonts w:ascii="Times New Roman" w:hAnsi="Times New Roman" w:cs="Times New Roman"/>
          <w:sz w:val="24"/>
          <w:szCs w:val="24"/>
        </w:rPr>
        <w:t xml:space="preserve"> The occurrence of </w:t>
      </w:r>
      <w:r w:rsidR="00F83EE5" w:rsidRPr="00185EDB">
        <w:rPr>
          <w:rFonts w:ascii="Times New Roman" w:hAnsi="Times New Roman" w:cs="Times New Roman"/>
          <w:sz w:val="24"/>
          <w:szCs w:val="24"/>
        </w:rPr>
        <w:t>melanoma</w:t>
      </w:r>
      <w:r w:rsidR="00F83EE5">
        <w:rPr>
          <w:rFonts w:ascii="Times New Roman" w:hAnsi="Times New Roman" w:cs="Times New Roman"/>
          <w:sz w:val="24"/>
          <w:szCs w:val="24"/>
        </w:rPr>
        <w:t xml:space="preserve"> is associated with race, </w:t>
      </w:r>
      <w:r w:rsidRPr="00185EDB">
        <w:rPr>
          <w:rFonts w:ascii="Times New Roman" w:hAnsi="Times New Roman" w:cs="Times New Roman"/>
          <w:sz w:val="24"/>
          <w:szCs w:val="24"/>
        </w:rPr>
        <w:t xml:space="preserve">skin </w:t>
      </w:r>
      <w:r w:rsidR="00F83EE5">
        <w:rPr>
          <w:rFonts w:ascii="Times New Roman" w:hAnsi="Times New Roman" w:cs="Times New Roman"/>
          <w:sz w:val="24"/>
          <w:szCs w:val="24"/>
        </w:rPr>
        <w:t xml:space="preserve">color, </w:t>
      </w:r>
      <w:r w:rsidRPr="00185EDB">
        <w:rPr>
          <w:rFonts w:ascii="Times New Roman" w:hAnsi="Times New Roman" w:cs="Times New Roman"/>
          <w:sz w:val="24"/>
          <w:szCs w:val="24"/>
        </w:rPr>
        <w:t xml:space="preserve">skin </w:t>
      </w:r>
      <w:r w:rsidR="00F83EE5">
        <w:rPr>
          <w:rFonts w:ascii="Times New Roman" w:hAnsi="Times New Roman" w:cs="Times New Roman"/>
          <w:sz w:val="24"/>
          <w:szCs w:val="24"/>
        </w:rPr>
        <w:t>tendency</w:t>
      </w:r>
      <w:r w:rsidRPr="00185EDB">
        <w:rPr>
          <w:rFonts w:ascii="Times New Roman" w:hAnsi="Times New Roman" w:cs="Times New Roman"/>
          <w:sz w:val="24"/>
          <w:szCs w:val="24"/>
        </w:rPr>
        <w:t xml:space="preserve"> to burn, freckles, blue or green eye color, light hair color, family </w:t>
      </w:r>
      <w:r w:rsidR="00F83EE5">
        <w:rPr>
          <w:rFonts w:ascii="Times New Roman" w:hAnsi="Times New Roman" w:cs="Times New Roman"/>
          <w:sz w:val="24"/>
          <w:szCs w:val="24"/>
        </w:rPr>
        <w:t>history</w:t>
      </w:r>
      <w:r w:rsidRPr="00185EDB">
        <w:rPr>
          <w:rFonts w:ascii="Times New Roman" w:hAnsi="Times New Roman" w:cs="Times New Roman"/>
          <w:sz w:val="24"/>
          <w:szCs w:val="24"/>
        </w:rPr>
        <w:t xml:space="preserve">, and prevalence of numerous melanocytic nevi </w: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5kaW5pPC9BdXRob3I+PFllYXI+MjAwNTwvWWVhcj48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</w:fldData>
        </w:fldChar>
      </w:r>
      <w:r w:rsidR="00CF20D3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W5kaW5pPC9BdXRob3I+PFllYXI+MjAwNTwvWWVhcj48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</w:fldData>
        </w:fldChar>
      </w:r>
      <w:r w:rsidR="00CF20D3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separate"/>
      </w:r>
      <w:r w:rsidR="00CF20D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Gandini, 2005 #3" w:history="1">
        <w:r w:rsidR="00C338DE">
          <w:rPr>
            <w:rFonts w:ascii="Times New Roman" w:hAnsi="Times New Roman" w:cs="Times New Roman"/>
            <w:noProof/>
            <w:sz w:val="24"/>
            <w:szCs w:val="24"/>
          </w:rPr>
          <w:t>2-4</w:t>
        </w:r>
      </w:hyperlink>
      <w:r w:rsidR="00CF20D3">
        <w:rPr>
          <w:rFonts w:ascii="Times New Roman" w:hAnsi="Times New Roman" w:cs="Times New Roman"/>
          <w:noProof/>
          <w:sz w:val="24"/>
          <w:szCs w:val="24"/>
        </w:rPr>
        <w:t>)</w:t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Pr="00185EDB">
        <w:rPr>
          <w:rFonts w:ascii="Times New Roman" w:hAnsi="Times New Roman" w:cs="Times New Roman"/>
          <w:sz w:val="24"/>
          <w:szCs w:val="24"/>
        </w:rPr>
        <w:t>.</w:t>
      </w:r>
      <w:r w:rsidR="00F83EE5">
        <w:rPr>
          <w:rFonts w:ascii="Times New Roman" w:hAnsi="Times New Roman" w:cs="Times New Roman"/>
          <w:sz w:val="24"/>
          <w:szCs w:val="24"/>
        </w:rPr>
        <w:t xml:space="preserve"> It has been shown that t</w:t>
      </w:r>
      <w:r w:rsidR="00F83EE5" w:rsidRPr="00F83EE5">
        <w:rPr>
          <w:rFonts w:ascii="Times New Roman" w:hAnsi="Times New Roman" w:cs="Times New Roman"/>
          <w:sz w:val="24"/>
          <w:szCs w:val="24"/>
        </w:rPr>
        <w:t>he presence of numerous melanocytic nevi is the strongest risk factor for melanoma.</w:t>
      </w:r>
      <w:r w:rsidR="00F83EE5">
        <w:rPr>
          <w:rFonts w:ascii="Times New Roman" w:hAnsi="Times New Roman" w:cs="Times New Roman"/>
          <w:sz w:val="24"/>
          <w:szCs w:val="24"/>
        </w:rPr>
        <w:t xml:space="preserve"> </w:t>
      </w:r>
      <w:r w:rsidR="00B65708" w:rsidRPr="00B65708">
        <w:rPr>
          <w:rFonts w:ascii="Times New Roman" w:hAnsi="Times New Roman" w:cs="Times New Roman"/>
          <w:sz w:val="24"/>
          <w:szCs w:val="24"/>
        </w:rPr>
        <w:t>Nevi are likely to be precursor lesions for 20-60% of melanomas</w:t>
      </w:r>
      <w:r w:rsidR="00CF20D3">
        <w:rPr>
          <w:rFonts w:ascii="Times New Roman" w:hAnsi="Times New Roman" w:cs="Times New Roman"/>
          <w:sz w:val="24"/>
          <w:szCs w:val="24"/>
        </w:rPr>
        <w:t xml:space="preserve"> </w:t>
      </w:r>
      <w:r w:rsidR="001D43F7">
        <w:rPr>
          <w:rFonts w:ascii="Times New Roman" w:hAnsi="Times New Roman" w:cs="Times New Roman"/>
          <w:sz w:val="24"/>
          <w:szCs w:val="24"/>
        </w:rPr>
        <w:fldChar w:fldCharType="begin"/>
      </w:r>
      <w:r w:rsidR="00CF20D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kender-Kalnenas&lt;/Author&gt;&lt;Year&gt;1995&lt;/Year&gt;&lt;RecNum&gt;6&lt;/RecNum&gt;&lt;DisplayText&gt;(5)&lt;/DisplayText&gt;&lt;record&gt;&lt;rec-number&gt;6&lt;/rec-number&gt;&lt;foreign-keys&gt;&lt;key app="EN" db-id="ve9retv2h52w9xe9sxpp9t2q0dtwa2d022sp"&gt;6&lt;/key&gt;&lt;/foreign-keys&gt;&lt;ref-type name="Journal Article"&gt;17&lt;/ref-type&gt;&lt;contributors&gt;&lt;authors&gt;&lt;author&gt;Skender-Kalnenas, T. M.&lt;/author&gt;&lt;author&gt;English, D. R.&lt;/author&gt;&lt;author&gt;Heenan, P. J.&lt;/author&gt;&lt;/authors&gt;&lt;/contributors&gt;&lt;auth-address&gt;Department of Dermatology, Sir Charles Gairdner Hospital, Nedlands, Western Australia.&lt;/auth-address&gt;&lt;titles&gt;&lt;title&gt;Benign melanocytic lesions: risk markers or precursors of cutaneous melanoma?&lt;/title&gt;&lt;secondary-title&gt;J Am Acad Dermatol&lt;/secondary-title&gt;&lt;/titles&gt;&lt;periodical&gt;&lt;full-title&gt;J Am Acad Dermatol&lt;/full-title&gt;&lt;/periodical&gt;&lt;pages&gt;1000-7&lt;/pages&gt;&lt;volume&gt;33&lt;/volume&gt;&lt;number&gt;6&lt;/number&gt;&lt;edition&gt;1995/12/01&lt;/edition&gt;&lt;keywords&gt;&lt;keyword&gt;Adult&lt;/keyword&gt;&lt;keyword&gt;Aged&lt;/keyword&gt;&lt;keyword&gt;Carcinoma, Basal Cell/pathology&lt;/keyword&gt;&lt;keyword&gt;Dysplastic Nevus Syndrome/epidemiology/*pathology&lt;/keyword&gt;&lt;keyword&gt;Humans&lt;/keyword&gt;&lt;keyword&gt;Incidence&lt;/keyword&gt;&lt;keyword&gt;Lentigo/epidemiology/*pathology&lt;/keyword&gt;&lt;keyword&gt;Melanoma/epidemiology/*pathology&lt;/keyword&gt;&lt;keyword&gt;Middle Aged&lt;/keyword&gt;&lt;keyword&gt;Nevus/pathology&lt;/keyword&gt;&lt;keyword&gt;Nevus, Intradermal/pathology&lt;/keyword&gt;&lt;keyword&gt;Nevus, Pigmented/epidemiology/*pathology&lt;/keyword&gt;&lt;keyword&gt;Precancerous Conditions/epidemiology/*pathology&lt;/keyword&gt;&lt;keyword&gt;Risk Factors&lt;/keyword&gt;&lt;keyword&gt;Skin/pathology&lt;/keyword&gt;&lt;keyword&gt;Skin Neoplasms/epidemiology/*pathology&lt;/keyword&gt;&lt;/keywords&gt;&lt;dates&gt;&lt;year&gt;1995&lt;/year&gt;&lt;pub-dates&gt;&lt;date&gt;Dec&lt;/date&gt;&lt;/pub-dates&gt;&lt;/dates&gt;&lt;isbn&gt;0190-9622 (Print)&amp;#xD;0190-9622 (Linking)&lt;/isbn&gt;&lt;accession-num&gt;7490345&lt;/accession-num&gt;&lt;urls&gt;&lt;related-urls&gt;&lt;url&gt;http://www.ncbi.nlm.nih.gov/pubmed/7490345&lt;/url&gt;&lt;/related-urls&gt;&lt;/urls&gt;&lt;electronic-resource-num&gt;0190-9622(95)90294-5 [pii]&lt;/electronic-resource-num&gt;&lt;language&gt;eng&lt;/language&gt;&lt;/record&gt;&lt;/Cite&gt;&lt;/EndNote&gt;</w:instrText>
      </w:r>
      <w:r w:rsidR="001D43F7">
        <w:rPr>
          <w:rFonts w:ascii="Times New Roman" w:hAnsi="Times New Roman" w:cs="Times New Roman"/>
          <w:sz w:val="24"/>
          <w:szCs w:val="24"/>
        </w:rPr>
        <w:fldChar w:fldCharType="separate"/>
      </w:r>
      <w:r w:rsidR="00CF20D3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5" w:tooltip="Skender-Kalnenas, 1995 #6" w:history="1">
        <w:r w:rsidR="00C338DE">
          <w:rPr>
            <w:rFonts w:ascii="Times New Roman" w:hAnsi="Times New Roman" w:cs="Times New Roman"/>
            <w:noProof/>
            <w:sz w:val="24"/>
            <w:szCs w:val="24"/>
          </w:rPr>
          <w:t>5</w:t>
        </w:r>
      </w:hyperlink>
      <w:r w:rsidR="00CF20D3">
        <w:rPr>
          <w:rFonts w:ascii="Times New Roman" w:hAnsi="Times New Roman" w:cs="Times New Roman"/>
          <w:noProof/>
          <w:sz w:val="24"/>
          <w:szCs w:val="24"/>
        </w:rPr>
        <w:t>)</w:t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="00B65708">
        <w:rPr>
          <w:rFonts w:ascii="Times New Roman" w:hAnsi="Times New Roman" w:cs="Times New Roman"/>
          <w:sz w:val="24"/>
          <w:szCs w:val="24"/>
        </w:rPr>
        <w:t xml:space="preserve">. </w:t>
      </w:r>
      <w:r w:rsidR="00F216BD">
        <w:rPr>
          <w:rFonts w:ascii="Times New Roman" w:hAnsi="Times New Roman" w:cs="Times New Roman"/>
          <w:sz w:val="24"/>
          <w:szCs w:val="24"/>
        </w:rPr>
        <w:t xml:space="preserve">White populations have higher risks for malignant melanoma than other racial/ethnic groups. </w:t>
      </w:r>
      <w:r w:rsidR="003B519D" w:rsidRPr="003B519D">
        <w:rPr>
          <w:rFonts w:ascii="Times New Roman" w:hAnsi="Times New Roman" w:cs="Times New Roman"/>
          <w:sz w:val="24"/>
          <w:szCs w:val="24"/>
        </w:rPr>
        <w:t>In the</w:t>
      </w:r>
      <w:r w:rsidR="003B519D">
        <w:rPr>
          <w:rFonts w:ascii="Times New Roman" w:hAnsi="Times New Roman" w:cs="Times New Roman"/>
          <w:sz w:val="24"/>
          <w:szCs w:val="24"/>
        </w:rPr>
        <w:t xml:space="preserve"> </w:t>
      </w:r>
      <w:r w:rsidR="003B519D" w:rsidRPr="003B519D">
        <w:rPr>
          <w:rFonts w:ascii="Times New Roman" w:hAnsi="Times New Roman" w:cs="Times New Roman"/>
          <w:sz w:val="24"/>
          <w:szCs w:val="24"/>
        </w:rPr>
        <w:t>United States, non-Hispanic white individuals</w:t>
      </w:r>
      <w:r w:rsidR="00CF20D3">
        <w:rPr>
          <w:rFonts w:ascii="Times New Roman" w:hAnsi="Times New Roman" w:cs="Times New Roman"/>
          <w:sz w:val="24"/>
          <w:szCs w:val="24"/>
        </w:rPr>
        <w:t xml:space="preserve"> </w:t>
      </w:r>
      <w:r w:rsidR="003B519D" w:rsidRPr="003B519D">
        <w:rPr>
          <w:rFonts w:ascii="Times New Roman" w:hAnsi="Times New Roman" w:cs="Times New Roman"/>
          <w:sz w:val="24"/>
          <w:szCs w:val="24"/>
        </w:rPr>
        <w:t>had an annual incidence rate of</w:t>
      </w:r>
      <w:r w:rsidR="003B519D">
        <w:rPr>
          <w:rFonts w:ascii="Times New Roman" w:hAnsi="Times New Roman" w:cs="Times New Roman"/>
          <w:sz w:val="24"/>
          <w:szCs w:val="24"/>
        </w:rPr>
        <w:t xml:space="preserve"> </w:t>
      </w:r>
      <w:r w:rsidR="003B519D" w:rsidRPr="003B519D">
        <w:rPr>
          <w:rFonts w:ascii="Times New Roman" w:hAnsi="Times New Roman" w:cs="Times New Roman"/>
          <w:sz w:val="24"/>
          <w:szCs w:val="24"/>
        </w:rPr>
        <w:t>25.1 per 100 000 population for the period</w:t>
      </w:r>
      <w:r w:rsidR="003B519D">
        <w:rPr>
          <w:rFonts w:ascii="Times New Roman" w:hAnsi="Times New Roman" w:cs="Times New Roman"/>
          <w:sz w:val="24"/>
          <w:szCs w:val="24"/>
        </w:rPr>
        <w:t xml:space="preserve"> </w:t>
      </w:r>
      <w:r w:rsidR="003B519D" w:rsidRPr="003B519D">
        <w:rPr>
          <w:rFonts w:ascii="Times New Roman" w:hAnsi="Times New Roman" w:cs="Times New Roman"/>
          <w:sz w:val="24"/>
          <w:szCs w:val="24"/>
        </w:rPr>
        <w:t>2000 through 2004 compared with</w:t>
      </w:r>
      <w:r w:rsidR="003B519D">
        <w:rPr>
          <w:rFonts w:ascii="Times New Roman" w:hAnsi="Times New Roman" w:cs="Times New Roman"/>
          <w:sz w:val="24"/>
          <w:szCs w:val="24"/>
        </w:rPr>
        <w:t xml:space="preserve"> </w:t>
      </w:r>
      <w:r w:rsidR="003B519D" w:rsidRPr="003B519D">
        <w:rPr>
          <w:rFonts w:ascii="Times New Roman" w:hAnsi="Times New Roman" w:cs="Times New Roman"/>
          <w:sz w:val="24"/>
          <w:szCs w:val="24"/>
        </w:rPr>
        <w:t>1.0 per 100 000 for black, 4.5 per 100 000</w:t>
      </w:r>
      <w:r w:rsidR="003B519D">
        <w:rPr>
          <w:rFonts w:ascii="Times New Roman" w:hAnsi="Times New Roman" w:cs="Times New Roman"/>
          <w:sz w:val="24"/>
          <w:szCs w:val="24"/>
        </w:rPr>
        <w:t xml:space="preserve"> </w:t>
      </w:r>
      <w:r w:rsidR="003B519D" w:rsidRPr="003B519D">
        <w:rPr>
          <w:rFonts w:ascii="Times New Roman" w:hAnsi="Times New Roman" w:cs="Times New Roman"/>
          <w:sz w:val="24"/>
          <w:szCs w:val="24"/>
        </w:rPr>
        <w:t>for Hispanic white</w:t>
      </w:r>
      <w:r w:rsidR="00CF20D3">
        <w:rPr>
          <w:rFonts w:ascii="Times New Roman" w:hAnsi="Times New Roman" w:cs="Times New Roman"/>
          <w:sz w:val="24"/>
          <w:szCs w:val="24"/>
        </w:rPr>
        <w:t xml:space="preserve"> </w: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aWVzIExBRzwvQXV0aG9yPjxZZWFyPjIwMDg8L1llYXI+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</w:fldData>
        </w:fldChar>
      </w:r>
      <w:r w:rsidR="0067072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aWVzIExBRzwvQXV0aG9yPjxZZWFyPjIwMDg8L1llYXI+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</w:fldData>
        </w:fldChar>
      </w:r>
      <w:r w:rsidR="0067072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separate"/>
      </w:r>
      <w:r w:rsidR="0067072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Ries LAG, 2008 #1" w:history="1">
        <w:r w:rsidR="00C338DE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67072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6" w:tooltip="Crane, 2009 #34" w:history="1">
        <w:r w:rsidR="00C338DE">
          <w:rPr>
            <w:rFonts w:ascii="Times New Roman" w:hAnsi="Times New Roman" w:cs="Times New Roman"/>
            <w:noProof/>
            <w:sz w:val="24"/>
            <w:szCs w:val="24"/>
          </w:rPr>
          <w:t>6</w:t>
        </w:r>
      </w:hyperlink>
      <w:r w:rsidR="00670729">
        <w:rPr>
          <w:rFonts w:ascii="Times New Roman" w:hAnsi="Times New Roman" w:cs="Times New Roman"/>
          <w:noProof/>
          <w:sz w:val="24"/>
          <w:szCs w:val="24"/>
        </w:rPr>
        <w:t>)</w:t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="003B519D">
        <w:rPr>
          <w:rFonts w:ascii="Times New Roman" w:hAnsi="Times New Roman" w:cs="Times New Roman"/>
          <w:sz w:val="24"/>
          <w:szCs w:val="24"/>
        </w:rPr>
        <w:t xml:space="preserve">.  </w:t>
      </w:r>
      <w:r w:rsidR="00B65708" w:rsidRPr="00B65708">
        <w:rPr>
          <w:rFonts w:ascii="Times New Roman" w:hAnsi="Times New Roman" w:cs="Times New Roman"/>
          <w:sz w:val="24"/>
          <w:szCs w:val="24"/>
        </w:rPr>
        <w:t xml:space="preserve">Two studies </w:t>
      </w:r>
      <w:r w:rsidR="00F216BD">
        <w:rPr>
          <w:rFonts w:ascii="Times New Roman" w:hAnsi="Times New Roman" w:cs="Times New Roman"/>
          <w:sz w:val="24"/>
          <w:szCs w:val="24"/>
        </w:rPr>
        <w:t xml:space="preserve">suggested </w:t>
      </w:r>
      <w:r w:rsidR="00B65708" w:rsidRPr="00B65708">
        <w:rPr>
          <w:rFonts w:ascii="Times New Roman" w:hAnsi="Times New Roman" w:cs="Times New Roman"/>
          <w:sz w:val="24"/>
          <w:szCs w:val="24"/>
        </w:rPr>
        <w:t>heritability accounts for about 2/3 of the variance in nevus counts</w:t>
      </w:r>
      <w:r w:rsidR="00926CA9">
        <w:rPr>
          <w:rFonts w:ascii="Times New Roman" w:hAnsi="Times New Roman" w:cs="Times New Roman"/>
          <w:sz w:val="24"/>
          <w:szCs w:val="24"/>
        </w:rPr>
        <w:t xml:space="preserve"> </w: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HU8L0F1dGhvcj48WWVhcj4xOTk5PC9ZZWFyPjxSZWNO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</w:fldData>
        </w:fldChar>
      </w:r>
      <w:r w:rsidR="0067072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aaHU8L0F1dGhvcj48WWVhcj4xOTk5PC9ZZWFyPjxSZWNO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</w:fldData>
        </w:fldChar>
      </w:r>
      <w:r w:rsidR="0067072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separate"/>
      </w:r>
      <w:r w:rsidR="0067072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7" w:tooltip="Zhu, 1999 #14" w:history="1">
        <w:r w:rsidR="00C338DE">
          <w:rPr>
            <w:rFonts w:ascii="Times New Roman" w:hAnsi="Times New Roman" w:cs="Times New Roman"/>
            <w:noProof/>
            <w:sz w:val="24"/>
            <w:szCs w:val="24"/>
          </w:rPr>
          <w:t>7</w:t>
        </w:r>
      </w:hyperlink>
      <w:r w:rsidR="00670729">
        <w:rPr>
          <w:rFonts w:ascii="Times New Roman" w:hAnsi="Times New Roman" w:cs="Times New Roman"/>
          <w:noProof/>
          <w:sz w:val="24"/>
          <w:szCs w:val="24"/>
        </w:rPr>
        <w:t>)</w:t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="00B65708" w:rsidRPr="00B65708">
        <w:rPr>
          <w:rFonts w:ascii="Times New Roman" w:hAnsi="Times New Roman" w:cs="Times New Roman"/>
          <w:sz w:val="24"/>
          <w:szCs w:val="24"/>
        </w:rPr>
        <w:t xml:space="preserve"> </w:t>
      </w:r>
      <w:r w:rsidR="001D43F7">
        <w:rPr>
          <w:rFonts w:ascii="Times New Roman" w:hAnsi="Times New Roman" w:cs="Times New Roman"/>
          <w:sz w:val="24"/>
          <w:szCs w:val="24"/>
        </w:rPr>
        <w:fldChar w:fldCharType="begin"/>
      </w:r>
      <w:r w:rsidR="0067072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chsmuth&lt;/Author&gt;&lt;Year&gt;2001&lt;/Year&gt;&lt;RecNum&gt;13&lt;/RecNum&gt;&lt;DisplayText&gt;(8)&lt;/DisplayText&gt;&lt;record&gt;&lt;rec-number&gt;13&lt;/rec-number&gt;&lt;foreign-keys&gt;&lt;key app="EN" db-id="ve9retv2h52w9xe9sxpp9t2q0dtwa2d022sp"&gt;13&lt;/key&gt;&lt;/foreign-keys&gt;&lt;ref-type name="Journal Article"&gt;17&lt;/ref-type&gt;&lt;contributors&gt;&lt;authors&gt;&lt;author&gt;Wachsmuth, R. C.&lt;/author&gt;&lt;author&gt;Gaut, R. M.&lt;/author&gt;&lt;author&gt;Barrett, J. H.&lt;/author&gt;&lt;author&gt;Saunders, C. L.&lt;/author&gt;&lt;author&gt;Randerson-Moor, J. A.&lt;/author&gt;&lt;author&gt;Eldridge, A.&lt;/author&gt;&lt;author&gt;Martin, N. G.&lt;/author&gt;&lt;author&gt;Bishop, T. D.&lt;/author&gt;&lt;author&gt;Newton Bishop, J. A.&lt;/author&gt;&lt;/authors&gt;&lt;/contributors&gt;&lt;auth-address&gt;ICRF Genetic Epidemiology Division, ICRF Clinical Center in Leeds, UK.&lt;/auth-address&gt;&lt;titles&gt;&lt;title&gt;Heritability and gene-environment interactions for melanocytic nevus density examined in a U.K. adolescent twin study&lt;/title&gt;&lt;secondary-title&gt;J Invest Dermatol&lt;/secondary-title&gt;&lt;/titles&gt;&lt;periodical&gt;&lt;full-title&gt;J Invest Dermatol&lt;/full-title&gt;&lt;/periodical&gt;&lt;pages&gt;348-52&lt;/pages&gt;&lt;volume&gt;117&lt;/volume&gt;&lt;number&gt;2&lt;/number&gt;&lt;edition&gt;2001/08/21&lt;/edition&gt;&lt;keywords&gt;&lt;keyword&gt;Adolescent&lt;/keyword&gt;&lt;keyword&gt;Child&lt;/keyword&gt;&lt;keyword&gt;Environment&lt;/keyword&gt;&lt;keyword&gt;Female&lt;/keyword&gt;&lt;keyword&gt;Genetic Predisposition to Disease&lt;/keyword&gt;&lt;keyword&gt;Great Britain/epidemiology&lt;/keyword&gt;&lt;keyword&gt;Humans&lt;/keyword&gt;&lt;keyword&gt;Male&lt;/keyword&gt;&lt;keyword&gt;Nevus, Pigmented/epidemiology/*genetics&lt;/keyword&gt;&lt;keyword&gt;Phenotype&lt;/keyword&gt;&lt;keyword&gt;Risk Factors&lt;/keyword&gt;&lt;keyword&gt;Skin Neoplasms/epidemiology/*genetics&lt;/keyword&gt;&lt;keyword&gt;Sunlight/adverse effects&lt;/keyword&gt;&lt;/keywords&gt;&lt;dates&gt;&lt;year&gt;2001&lt;/year&gt;&lt;pub-dates&gt;&lt;date&gt;Aug&lt;/date&gt;&lt;/pub-dates&gt;&lt;/dates&gt;&lt;isbn&gt;0022-202X (Print)&amp;#xD;0022-202X (Linking)&lt;/isbn&gt;&lt;accession-num&gt;11511314&lt;/accession-num&gt;&lt;urls&gt;&lt;related-urls&gt;&lt;url&gt;http://www.ncbi.nlm.nih.gov/pubmed/11511314&lt;/url&gt;&lt;/related-urls&gt;&lt;/urls&gt;&lt;electronic-resource-num&gt;jid1415 [pii]&amp;#xD;10.1046/j.0022-202x.2001.01415.x&lt;/electronic-resource-num&gt;&lt;language&gt;eng&lt;/language&gt;&lt;/record&gt;&lt;/Cite&gt;&lt;/EndNote&gt;</w:instrText>
      </w:r>
      <w:r w:rsidR="001D43F7">
        <w:rPr>
          <w:rFonts w:ascii="Times New Roman" w:hAnsi="Times New Roman" w:cs="Times New Roman"/>
          <w:sz w:val="24"/>
          <w:szCs w:val="24"/>
        </w:rPr>
        <w:fldChar w:fldCharType="separate"/>
      </w:r>
      <w:r w:rsidR="0067072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8" w:tooltip="Wachsmuth, 2001 #13" w:history="1">
        <w:r w:rsidR="00C338DE">
          <w:rPr>
            <w:rFonts w:ascii="Times New Roman" w:hAnsi="Times New Roman" w:cs="Times New Roman"/>
            <w:noProof/>
            <w:sz w:val="24"/>
            <w:szCs w:val="24"/>
          </w:rPr>
          <w:t>8</w:t>
        </w:r>
      </w:hyperlink>
      <w:r w:rsidR="00670729">
        <w:rPr>
          <w:rFonts w:ascii="Times New Roman" w:hAnsi="Times New Roman" w:cs="Times New Roman"/>
          <w:noProof/>
          <w:sz w:val="24"/>
          <w:szCs w:val="24"/>
        </w:rPr>
        <w:t>)</w:t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="00CF20D3">
        <w:rPr>
          <w:rFonts w:ascii="Times New Roman" w:hAnsi="Times New Roman" w:cs="Times New Roman"/>
          <w:sz w:val="24"/>
          <w:szCs w:val="24"/>
        </w:rPr>
        <w:t xml:space="preserve">. </w:t>
      </w:r>
      <w:r w:rsidR="00B65708" w:rsidRPr="00B65708">
        <w:rPr>
          <w:rFonts w:ascii="Times New Roman" w:hAnsi="Times New Roman" w:cs="Times New Roman"/>
          <w:sz w:val="24"/>
          <w:szCs w:val="24"/>
        </w:rPr>
        <w:t xml:space="preserve">Several specific genetic </w:t>
      </w:r>
      <w:r w:rsidR="00F216BD">
        <w:rPr>
          <w:rFonts w:ascii="Times New Roman" w:hAnsi="Times New Roman" w:cs="Times New Roman"/>
          <w:sz w:val="24"/>
          <w:szCs w:val="24"/>
        </w:rPr>
        <w:t>variations have been implicated</w:t>
      </w:r>
      <w:r w:rsidR="00B65708" w:rsidRPr="00B65708">
        <w:rPr>
          <w:rFonts w:ascii="Times New Roman" w:hAnsi="Times New Roman" w:cs="Times New Roman"/>
          <w:sz w:val="24"/>
          <w:szCs w:val="24"/>
        </w:rPr>
        <w:t xml:space="preserve">. </w:t>
      </w:r>
      <w:r w:rsidR="00E72F97" w:rsidRPr="00E72F97">
        <w:rPr>
          <w:rFonts w:ascii="Times New Roman" w:hAnsi="Times New Roman" w:cs="Times New Roman"/>
          <w:sz w:val="24"/>
          <w:szCs w:val="24"/>
        </w:rPr>
        <w:t xml:space="preserve">The most notable genetic factors </w:t>
      </w:r>
      <w:r w:rsidR="00BD5520">
        <w:rPr>
          <w:rFonts w:ascii="Times New Roman" w:hAnsi="Times New Roman" w:cs="Times New Roman"/>
          <w:sz w:val="24"/>
          <w:szCs w:val="24"/>
        </w:rPr>
        <w:t xml:space="preserve">implicated in melanoma </w:t>
      </w:r>
      <w:r w:rsidR="00E72F97" w:rsidRPr="00E72F97">
        <w:rPr>
          <w:rFonts w:ascii="Times New Roman" w:hAnsi="Times New Roman" w:cs="Times New Roman"/>
          <w:sz w:val="24"/>
          <w:szCs w:val="24"/>
        </w:rPr>
        <w:t xml:space="preserve">at present </w:t>
      </w:r>
      <w:r w:rsidR="00BD5520">
        <w:rPr>
          <w:rFonts w:ascii="Times New Roman" w:hAnsi="Times New Roman" w:cs="Times New Roman"/>
          <w:sz w:val="24"/>
          <w:szCs w:val="24"/>
        </w:rPr>
        <w:t>include</w:t>
      </w:r>
      <w:r w:rsidR="00E72F97" w:rsidRPr="00E72F97">
        <w:rPr>
          <w:rFonts w:ascii="Times New Roman" w:hAnsi="Times New Roman" w:cs="Times New Roman"/>
          <w:sz w:val="24"/>
          <w:szCs w:val="24"/>
        </w:rPr>
        <w:t xml:space="preserve"> </w:t>
      </w:r>
      <w:r w:rsidR="00BD5520">
        <w:rPr>
          <w:rFonts w:ascii="Times New Roman" w:hAnsi="Times New Roman" w:cs="Times New Roman"/>
          <w:sz w:val="24"/>
          <w:szCs w:val="24"/>
        </w:rPr>
        <w:t>CDKN2A, MC1R, and OCA2</w:t>
      </w:r>
      <w:r w:rsidR="00E72F97">
        <w:rPr>
          <w:rFonts w:ascii="Times New Roman" w:hAnsi="Times New Roman" w:cs="Times New Roman"/>
          <w:sz w:val="24"/>
          <w:szCs w:val="24"/>
        </w:rPr>
        <w:t xml:space="preserve"> </w: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xlbTwvQXV0aG9yPjxZZWFyPjIwMDc8L1llYXI+PFJl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</w:fldData>
        </w:fldChar>
      </w:r>
      <w:r w:rsidR="0067072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WxlbTwvQXV0aG9yPjxZZWFyPjIwMDc8L1llYXI+PFJl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</w:fldData>
        </w:fldChar>
      </w:r>
      <w:r w:rsidR="0067072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separate"/>
      </w:r>
      <w:r w:rsidR="0067072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9" w:tooltip="Sulem, 2007 #20" w:history="1">
        <w:r w:rsidR="00C338DE">
          <w:rPr>
            <w:rFonts w:ascii="Times New Roman" w:hAnsi="Times New Roman" w:cs="Times New Roman"/>
            <w:noProof/>
            <w:sz w:val="24"/>
            <w:szCs w:val="24"/>
          </w:rPr>
          <w:t>9</w:t>
        </w:r>
      </w:hyperlink>
      <w:r w:rsidR="00670729">
        <w:rPr>
          <w:rFonts w:ascii="Times New Roman" w:hAnsi="Times New Roman" w:cs="Times New Roman"/>
          <w:noProof/>
          <w:sz w:val="24"/>
          <w:szCs w:val="24"/>
        </w:rPr>
        <w:t>)</w:t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="00E72F97">
        <w:rPr>
          <w:rFonts w:ascii="Times New Roman" w:hAnsi="Times New Roman" w:cs="Times New Roman"/>
          <w:sz w:val="24"/>
          <w:szCs w:val="24"/>
        </w:rPr>
        <w:t>.</w:t>
      </w:r>
      <w:r w:rsidR="00B65708" w:rsidRPr="00B65708">
        <w:rPr>
          <w:rFonts w:ascii="Times New Roman" w:hAnsi="Times New Roman" w:cs="Times New Roman"/>
          <w:sz w:val="24"/>
          <w:szCs w:val="24"/>
        </w:rPr>
        <w:t xml:space="preserve"> </w:t>
      </w:r>
      <w:r w:rsidR="00E72F97">
        <w:rPr>
          <w:rFonts w:ascii="Times New Roman" w:hAnsi="Times New Roman" w:cs="Times New Roman"/>
          <w:sz w:val="24"/>
          <w:szCs w:val="24"/>
        </w:rPr>
        <w:t xml:space="preserve"> </w:t>
      </w:r>
      <w:r w:rsidR="00BD5520">
        <w:rPr>
          <w:rFonts w:ascii="Times New Roman" w:hAnsi="Times New Roman" w:cs="Times New Roman"/>
          <w:sz w:val="24"/>
          <w:szCs w:val="24"/>
        </w:rPr>
        <w:t>It has been shown that t</w:t>
      </w:r>
      <w:r w:rsidR="00F216BD" w:rsidRPr="00F216BD">
        <w:rPr>
          <w:rFonts w:ascii="Times New Roman" w:hAnsi="Times New Roman" w:cs="Times New Roman"/>
          <w:sz w:val="24"/>
          <w:szCs w:val="24"/>
        </w:rPr>
        <w:t xml:space="preserve">he OCA2 rs12913832 SNP </w:t>
      </w:r>
      <w:r w:rsidR="00BD5520">
        <w:rPr>
          <w:rFonts w:ascii="Times New Roman" w:hAnsi="Times New Roman" w:cs="Times New Roman"/>
          <w:sz w:val="24"/>
          <w:szCs w:val="24"/>
        </w:rPr>
        <w:t>is associated</w:t>
      </w:r>
      <w:r w:rsidR="00F216BD" w:rsidRPr="00F216BD">
        <w:rPr>
          <w:rFonts w:ascii="Times New Roman" w:hAnsi="Times New Roman" w:cs="Times New Roman"/>
          <w:sz w:val="24"/>
          <w:szCs w:val="24"/>
        </w:rPr>
        <w:t xml:space="preserve"> </w:t>
      </w:r>
      <w:r w:rsidR="00BD5520">
        <w:rPr>
          <w:rFonts w:ascii="Times New Roman" w:hAnsi="Times New Roman" w:cs="Times New Roman"/>
          <w:sz w:val="24"/>
          <w:szCs w:val="24"/>
        </w:rPr>
        <w:t>with</w:t>
      </w:r>
      <w:r w:rsidR="00F216BD" w:rsidRPr="00F216BD">
        <w:rPr>
          <w:rFonts w:ascii="Times New Roman" w:hAnsi="Times New Roman" w:cs="Times New Roman"/>
          <w:sz w:val="24"/>
          <w:szCs w:val="24"/>
        </w:rPr>
        <w:t xml:space="preserve"> Caucasian populations</w:t>
      </w:r>
      <w:r w:rsidR="00926CA9">
        <w:rPr>
          <w:rFonts w:ascii="Times New Roman" w:hAnsi="Times New Roman" w:cs="Times New Roman"/>
          <w:sz w:val="24"/>
          <w:szCs w:val="24"/>
        </w:rPr>
        <w:t xml:space="preserve"> </w: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HVybTwvQXV0aG9yPjxZZWFyPjIwMDg8L1llYXI+PFJl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</w:fldData>
        </w:fldChar>
      </w:r>
      <w:r w:rsidR="0067072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HVybTwvQXV0aG9yPjxZZWFyPjIwMDg8L1llYXI+PFJl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</w:fldData>
        </w:fldChar>
      </w:r>
      <w:r w:rsidR="0067072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separate"/>
      </w:r>
      <w:r w:rsidR="0067072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0" w:tooltip="Sturm, 2008 #31" w:history="1">
        <w:r w:rsidR="00C338DE">
          <w:rPr>
            <w:rFonts w:ascii="Times New Roman" w:hAnsi="Times New Roman" w:cs="Times New Roman"/>
            <w:noProof/>
            <w:sz w:val="24"/>
            <w:szCs w:val="24"/>
          </w:rPr>
          <w:t>10</w:t>
        </w:r>
      </w:hyperlink>
      <w:r w:rsidR="00670729">
        <w:rPr>
          <w:rFonts w:ascii="Times New Roman" w:hAnsi="Times New Roman" w:cs="Times New Roman"/>
          <w:noProof/>
          <w:sz w:val="24"/>
          <w:szCs w:val="24"/>
        </w:rPr>
        <w:t>)</w:t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="00F216BD" w:rsidRPr="00F216BD">
        <w:rPr>
          <w:rFonts w:ascii="Times New Roman" w:hAnsi="Times New Roman" w:cs="Times New Roman"/>
          <w:sz w:val="24"/>
          <w:szCs w:val="24"/>
        </w:rPr>
        <w:t>.</w:t>
      </w:r>
      <w:r w:rsidR="00F216BD">
        <w:rPr>
          <w:rFonts w:ascii="Times New Roman" w:hAnsi="Times New Roman" w:cs="Times New Roman"/>
          <w:sz w:val="24"/>
          <w:szCs w:val="24"/>
        </w:rPr>
        <w:t xml:space="preserve"> </w:t>
      </w:r>
      <w:r w:rsidR="00F216BD" w:rsidRPr="00F216BD">
        <w:rPr>
          <w:rFonts w:ascii="Times New Roman" w:hAnsi="Times New Roman" w:cs="Times New Roman"/>
          <w:sz w:val="24"/>
          <w:szCs w:val="24"/>
        </w:rPr>
        <w:t xml:space="preserve">OCA2 was </w:t>
      </w:r>
      <w:r w:rsidR="00BD5520">
        <w:rPr>
          <w:rFonts w:ascii="Times New Roman" w:hAnsi="Times New Roman" w:cs="Times New Roman"/>
          <w:sz w:val="24"/>
          <w:szCs w:val="24"/>
        </w:rPr>
        <w:t xml:space="preserve">also </w:t>
      </w:r>
      <w:r w:rsidR="00F216BD" w:rsidRPr="00F216BD">
        <w:rPr>
          <w:rFonts w:ascii="Times New Roman" w:hAnsi="Times New Roman" w:cs="Times New Roman"/>
          <w:sz w:val="24"/>
          <w:szCs w:val="24"/>
        </w:rPr>
        <w:t xml:space="preserve">strongly </w:t>
      </w:r>
      <w:r w:rsidR="00BD5520">
        <w:rPr>
          <w:rFonts w:ascii="Times New Roman" w:hAnsi="Times New Roman" w:cs="Times New Roman"/>
          <w:sz w:val="24"/>
          <w:szCs w:val="24"/>
        </w:rPr>
        <w:t>related</w:t>
      </w:r>
      <w:r w:rsidR="00F216BD" w:rsidRPr="00F216BD">
        <w:rPr>
          <w:rFonts w:ascii="Times New Roman" w:hAnsi="Times New Roman" w:cs="Times New Roman"/>
          <w:sz w:val="24"/>
          <w:szCs w:val="24"/>
        </w:rPr>
        <w:t xml:space="preserve"> with hair color, with 36% of those homozygous for the g</w:t>
      </w:r>
      <w:r w:rsidR="00BD5520">
        <w:rPr>
          <w:rFonts w:ascii="Times New Roman" w:hAnsi="Times New Roman" w:cs="Times New Roman"/>
          <w:sz w:val="24"/>
          <w:szCs w:val="24"/>
        </w:rPr>
        <w:t xml:space="preserve"> </w:t>
      </w:r>
      <w:r w:rsidR="00F216BD" w:rsidRPr="00F216BD">
        <w:rPr>
          <w:rFonts w:ascii="Times New Roman" w:hAnsi="Times New Roman" w:cs="Times New Roman"/>
          <w:sz w:val="24"/>
          <w:szCs w:val="24"/>
        </w:rPr>
        <w:t xml:space="preserve">form </w:t>
      </w:r>
      <w:r w:rsidR="00BD5520">
        <w:rPr>
          <w:rFonts w:ascii="Times New Roman" w:hAnsi="Times New Roman" w:cs="Times New Roman"/>
          <w:sz w:val="24"/>
          <w:szCs w:val="24"/>
        </w:rPr>
        <w:t>(gg)</w:t>
      </w:r>
      <w:r w:rsidR="00BD5520" w:rsidRPr="00F216BD">
        <w:rPr>
          <w:rFonts w:ascii="Times New Roman" w:hAnsi="Times New Roman" w:cs="Times New Roman"/>
          <w:sz w:val="24"/>
          <w:szCs w:val="24"/>
        </w:rPr>
        <w:t xml:space="preserve"> </w:t>
      </w:r>
      <w:r w:rsidR="00F216BD" w:rsidRPr="00F216BD">
        <w:rPr>
          <w:rFonts w:ascii="Times New Roman" w:hAnsi="Times New Roman" w:cs="Times New Roman"/>
          <w:sz w:val="24"/>
          <w:szCs w:val="24"/>
        </w:rPr>
        <w:t>having blonde hair compared to 8% of homozyg</w:t>
      </w:r>
      <w:r w:rsidR="00E72F97">
        <w:rPr>
          <w:rFonts w:ascii="Times New Roman" w:hAnsi="Times New Roman" w:cs="Times New Roman"/>
          <w:sz w:val="24"/>
          <w:szCs w:val="24"/>
        </w:rPr>
        <w:t xml:space="preserve">otes for the </w:t>
      </w:r>
      <w:r w:rsidR="00E72F97" w:rsidRPr="003B519D">
        <w:rPr>
          <w:rFonts w:ascii="Symbol" w:hAnsi="Symbol" w:cs="Times New Roman"/>
          <w:sz w:val="24"/>
          <w:szCs w:val="24"/>
        </w:rPr>
        <w:t></w:t>
      </w:r>
      <w:r w:rsidR="00E72F97">
        <w:rPr>
          <w:rFonts w:ascii="Times New Roman" w:hAnsi="Times New Roman" w:cs="Times New Roman"/>
          <w:sz w:val="24"/>
          <w:szCs w:val="24"/>
        </w:rPr>
        <w:t xml:space="preserve"> form</w:t>
      </w:r>
      <w:r w:rsidR="00BD5520">
        <w:rPr>
          <w:rFonts w:ascii="Times New Roman" w:hAnsi="Times New Roman" w:cs="Times New Roman"/>
          <w:sz w:val="24"/>
          <w:szCs w:val="24"/>
        </w:rPr>
        <w:t xml:space="preserve"> (aa) </w: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HVybTwvQXV0aG9yPjxZZWFyPjIwMDg8L1llYXI+PFJl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</w:fldData>
        </w:fldChar>
      </w:r>
      <w:r w:rsidR="0067072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dHVybTwvQXV0aG9yPjxZZWFyPjIwMDg8L1llYXI+PFJl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</w:fldData>
        </w:fldChar>
      </w:r>
      <w:r w:rsidR="0067072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separate"/>
      </w:r>
      <w:r w:rsidR="0067072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0" w:tooltip="Sturm, 2008 #31" w:history="1">
        <w:r w:rsidR="00C338DE">
          <w:rPr>
            <w:rFonts w:ascii="Times New Roman" w:hAnsi="Times New Roman" w:cs="Times New Roman"/>
            <w:noProof/>
            <w:sz w:val="24"/>
            <w:szCs w:val="24"/>
          </w:rPr>
          <w:t>10</w:t>
        </w:r>
      </w:hyperlink>
      <w:r w:rsidR="00670729">
        <w:rPr>
          <w:rFonts w:ascii="Times New Roman" w:hAnsi="Times New Roman" w:cs="Times New Roman"/>
          <w:noProof/>
          <w:sz w:val="24"/>
          <w:szCs w:val="24"/>
        </w:rPr>
        <w:t>)</w:t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="003B519D" w:rsidRPr="003B519D">
        <w:rPr>
          <w:rFonts w:ascii="Times New Roman" w:hAnsi="Times New Roman" w:cs="Times New Roman"/>
          <w:sz w:val="24"/>
          <w:szCs w:val="24"/>
        </w:rPr>
        <w:t>.</w:t>
      </w:r>
      <w:r w:rsidR="003B519D">
        <w:rPr>
          <w:rFonts w:ascii="Times New Roman" w:hAnsi="Times New Roman" w:cs="Times New Roman"/>
          <w:sz w:val="24"/>
          <w:szCs w:val="24"/>
        </w:rPr>
        <w:t xml:space="preserve"> </w:t>
      </w:r>
      <w:r w:rsidR="0093213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B2417A" w:rsidRDefault="00B2417A" w:rsidP="003B519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2727C1" w:rsidRDefault="002C2D3E" w:rsidP="00C338DE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C2D3E">
        <w:rPr>
          <w:rFonts w:ascii="Times New Roman" w:hAnsi="Times New Roman" w:cs="Times New Roman"/>
          <w:sz w:val="24"/>
          <w:szCs w:val="24"/>
        </w:rPr>
        <w:t>Given the strong relationship between nevus density and melanoma ri</w:t>
      </w:r>
      <w:r w:rsidR="00D229DC">
        <w:rPr>
          <w:rFonts w:ascii="Times New Roman" w:hAnsi="Times New Roman" w:cs="Times New Roman"/>
          <w:sz w:val="24"/>
          <w:szCs w:val="24"/>
        </w:rPr>
        <w:t>sk, melanoma risk genes are</w:t>
      </w:r>
      <w:r w:rsidRPr="002C2D3E">
        <w:rPr>
          <w:rFonts w:ascii="Times New Roman" w:hAnsi="Times New Roman" w:cs="Times New Roman"/>
          <w:sz w:val="24"/>
          <w:szCs w:val="24"/>
        </w:rPr>
        <w:t xml:space="preserve"> likely candidate genes for nevus formation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2C2D3E">
        <w:rPr>
          <w:rFonts w:ascii="Times New Roman" w:hAnsi="Times New Roman" w:cs="Times New Roman"/>
          <w:sz w:val="24"/>
          <w:szCs w:val="24"/>
        </w:rPr>
        <w:t xml:space="preserve"> </w:t>
      </w:r>
      <w:r w:rsidR="00932133">
        <w:rPr>
          <w:rFonts w:ascii="Times New Roman" w:hAnsi="Times New Roman" w:cs="Times New Roman"/>
          <w:sz w:val="24"/>
          <w:szCs w:val="24"/>
        </w:rPr>
        <w:t>Thus, we hypothesized</w:t>
      </w:r>
      <w:r w:rsidR="00E72F97">
        <w:rPr>
          <w:rFonts w:ascii="Times New Roman" w:hAnsi="Times New Roman" w:cs="Times New Roman"/>
          <w:sz w:val="24"/>
          <w:szCs w:val="24"/>
        </w:rPr>
        <w:t xml:space="preserve"> that OCA2 has</w:t>
      </w:r>
      <w:r w:rsidR="00E72F97" w:rsidRPr="00E72F97">
        <w:rPr>
          <w:rFonts w:ascii="Times New Roman" w:hAnsi="Times New Roman" w:cs="Times New Roman"/>
          <w:sz w:val="24"/>
          <w:szCs w:val="24"/>
        </w:rPr>
        <w:t xml:space="preserve"> </w:t>
      </w:r>
      <w:r w:rsidR="00E72F97">
        <w:rPr>
          <w:rFonts w:ascii="Times New Roman" w:hAnsi="Times New Roman" w:cs="Times New Roman"/>
          <w:sz w:val="24"/>
          <w:szCs w:val="24"/>
        </w:rPr>
        <w:t xml:space="preserve">association with nevus and </w:t>
      </w:r>
      <w:r w:rsidR="009E358F">
        <w:rPr>
          <w:rFonts w:ascii="Times New Roman" w:hAnsi="Times New Roman" w:cs="Times New Roman"/>
          <w:sz w:val="24"/>
          <w:szCs w:val="24"/>
        </w:rPr>
        <w:t xml:space="preserve">that </w:t>
      </w:r>
      <w:r w:rsidR="00E72F97">
        <w:rPr>
          <w:rFonts w:ascii="Times New Roman" w:hAnsi="Times New Roman" w:cs="Times New Roman"/>
          <w:sz w:val="24"/>
          <w:szCs w:val="24"/>
        </w:rPr>
        <w:t>population with certain OCA2 variant are susceptible to developing nevus.</w:t>
      </w:r>
      <w:r w:rsidR="009E358F">
        <w:rPr>
          <w:rFonts w:ascii="Times New Roman" w:hAnsi="Times New Roman" w:cs="Times New Roman"/>
          <w:sz w:val="24"/>
          <w:szCs w:val="24"/>
        </w:rPr>
        <w:t xml:space="preserve"> </w:t>
      </w:r>
      <w:r w:rsidR="003B519D">
        <w:rPr>
          <w:rFonts w:ascii="Times New Roman" w:hAnsi="Times New Roman" w:cs="Times New Roman"/>
          <w:sz w:val="24"/>
          <w:szCs w:val="24"/>
        </w:rPr>
        <w:t xml:space="preserve"> To d</w:t>
      </w:r>
      <w:r w:rsidR="003B519D" w:rsidRPr="003B519D">
        <w:rPr>
          <w:rFonts w:ascii="Times New Roman" w:hAnsi="Times New Roman" w:cs="Times New Roman"/>
          <w:sz w:val="24"/>
          <w:szCs w:val="24"/>
        </w:rPr>
        <w:t xml:space="preserve">etermine the influence of </w:t>
      </w:r>
      <w:r w:rsidR="003B519D">
        <w:rPr>
          <w:rFonts w:ascii="Times New Roman" w:hAnsi="Times New Roman" w:cs="Times New Roman"/>
          <w:sz w:val="24"/>
          <w:szCs w:val="24"/>
        </w:rPr>
        <w:t xml:space="preserve">OCA2 </w:t>
      </w:r>
      <w:r w:rsidR="003B519D" w:rsidRPr="003B519D">
        <w:rPr>
          <w:rFonts w:ascii="Times New Roman" w:hAnsi="Times New Roman" w:cs="Times New Roman"/>
          <w:sz w:val="24"/>
          <w:szCs w:val="24"/>
        </w:rPr>
        <w:t>on total nevus count</w:t>
      </w:r>
      <w:r w:rsidR="00670729">
        <w:rPr>
          <w:rFonts w:ascii="Times New Roman" w:hAnsi="Times New Roman" w:cs="Times New Roman"/>
          <w:sz w:val="24"/>
          <w:szCs w:val="24"/>
        </w:rPr>
        <w:t>s and changes on children</w:t>
      </w:r>
      <w:r w:rsidR="003B519D">
        <w:rPr>
          <w:rFonts w:ascii="Times New Roman" w:hAnsi="Times New Roman" w:cs="Times New Roman"/>
          <w:sz w:val="24"/>
          <w:szCs w:val="24"/>
        </w:rPr>
        <w:t xml:space="preserve">, we also </w:t>
      </w:r>
      <w:r w:rsidR="003B5CE5">
        <w:rPr>
          <w:rFonts w:ascii="Times New Roman" w:hAnsi="Times New Roman" w:cs="Times New Roman"/>
          <w:sz w:val="24"/>
          <w:szCs w:val="24"/>
        </w:rPr>
        <w:t xml:space="preserve">take gender and race into account </w:t>
      </w:r>
      <w:r w:rsidR="00D229DC">
        <w:rPr>
          <w:rFonts w:ascii="Times New Roman" w:hAnsi="Times New Roman" w:cs="Times New Roman"/>
          <w:sz w:val="24"/>
          <w:szCs w:val="24"/>
        </w:rPr>
        <w:t xml:space="preserve">in this study </w:t>
      </w:r>
      <w:r w:rsidR="003B5CE5">
        <w:rPr>
          <w:rFonts w:ascii="Times New Roman" w:hAnsi="Times New Roman" w:cs="Times New Roman"/>
          <w:sz w:val="24"/>
          <w:szCs w:val="24"/>
        </w:rPr>
        <w:t>during estimating</w:t>
      </w:r>
      <w:r w:rsidR="00E66504">
        <w:rPr>
          <w:rFonts w:ascii="Times New Roman" w:hAnsi="Times New Roman" w:cs="Times New Roman"/>
          <w:sz w:val="24"/>
          <w:szCs w:val="24"/>
        </w:rPr>
        <w:t xml:space="preserve"> the effect of OCA2 on </w:t>
      </w:r>
      <w:r w:rsidR="00656AF0">
        <w:rPr>
          <w:rFonts w:ascii="Times New Roman" w:hAnsi="Times New Roman" w:cs="Times New Roman"/>
          <w:sz w:val="24"/>
          <w:szCs w:val="24"/>
        </w:rPr>
        <w:t>nevus development</w:t>
      </w:r>
      <w:r w:rsidR="00E66504">
        <w:rPr>
          <w:rFonts w:ascii="Times New Roman" w:hAnsi="Times New Roman" w:cs="Times New Roman"/>
          <w:sz w:val="24"/>
          <w:szCs w:val="24"/>
        </w:rPr>
        <w:t>.</w:t>
      </w:r>
      <w:r w:rsidR="00C75A13">
        <w:rPr>
          <w:rFonts w:ascii="Times New Roman" w:hAnsi="Times New Roman" w:cs="Times New Roman"/>
          <w:sz w:val="24"/>
          <w:szCs w:val="24"/>
        </w:rPr>
        <w:t xml:space="preserve"> </w:t>
      </w:r>
    </w:p>
    <w:p w:rsidR="001620E5" w:rsidRDefault="001620E5" w:rsidP="006F07FF">
      <w:pPr>
        <w:spacing w:after="0" w:line="360" w:lineRule="auto"/>
        <w:rPr>
          <w:rFonts w:ascii="Times New Roman" w:hAnsi="Times New Roman" w:cs="Times New Roman"/>
          <w:b/>
        </w:rPr>
      </w:pPr>
    </w:p>
    <w:p w:rsidR="001620E5" w:rsidRDefault="001620E5" w:rsidP="006F07F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1620E5">
        <w:rPr>
          <w:rFonts w:ascii="Times New Roman" w:hAnsi="Times New Roman" w:cs="Times New Roman"/>
          <w:b/>
        </w:rPr>
        <w:t>Materials and Methods</w:t>
      </w:r>
      <w:r w:rsidRPr="001620E5">
        <w:rPr>
          <w:rFonts w:ascii="Times New Roman" w:hAnsi="Times New Roman" w:cs="Times New Roman"/>
          <w:sz w:val="24"/>
          <w:szCs w:val="24"/>
        </w:rPr>
        <w:t xml:space="preserve"> </w:t>
      </w:r>
    </w:p>
    <w:p w:rsidR="001620E5" w:rsidRDefault="001620E5" w:rsidP="00C338DE">
      <w:pPr>
        <w:spacing w:after="0" w:line="360" w:lineRule="auto"/>
        <w:ind w:firstLine="720"/>
        <w:rPr>
          <w:rFonts w:ascii="Times New Roman" w:hAnsi="Times New Roman" w:cs="Times New Roman"/>
          <w:b/>
        </w:rPr>
      </w:pPr>
      <w:r w:rsidRPr="00B2417A">
        <w:rPr>
          <w:rFonts w:ascii="Times New Roman" w:hAnsi="Times New Roman" w:cs="Times New Roman"/>
          <w:sz w:val="24"/>
          <w:szCs w:val="24"/>
        </w:rPr>
        <w:t>This study used data collected as part of a randomiz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2417A">
        <w:rPr>
          <w:rFonts w:ascii="Times New Roman" w:hAnsi="Times New Roman" w:cs="Times New Roman"/>
          <w:sz w:val="24"/>
          <w:szCs w:val="24"/>
        </w:rPr>
        <w:t>study to examin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2417A">
        <w:rPr>
          <w:rFonts w:ascii="Times New Roman" w:hAnsi="Times New Roman" w:cs="Times New Roman"/>
          <w:sz w:val="24"/>
          <w:szCs w:val="24"/>
        </w:rPr>
        <w:t xml:space="preserve">the relationship between </w:t>
      </w:r>
      <w:r>
        <w:rPr>
          <w:rFonts w:ascii="Times New Roman" w:hAnsi="Times New Roman" w:cs="Times New Roman"/>
          <w:sz w:val="24"/>
          <w:szCs w:val="24"/>
        </w:rPr>
        <w:t xml:space="preserve">OCA2 </w:t>
      </w:r>
      <w:r w:rsidRPr="00B2417A">
        <w:rPr>
          <w:rFonts w:ascii="Times New Roman" w:hAnsi="Times New Roman" w:cs="Times New Roman"/>
          <w:sz w:val="24"/>
          <w:szCs w:val="24"/>
        </w:rPr>
        <w:t xml:space="preserve">(birth to age </w:t>
      </w:r>
      <w:r>
        <w:rPr>
          <w:rFonts w:ascii="Times New Roman" w:hAnsi="Times New Roman" w:cs="Times New Roman"/>
          <w:sz w:val="24"/>
          <w:szCs w:val="24"/>
        </w:rPr>
        <w:t>8 and 9</w:t>
      </w:r>
      <w:r w:rsidRPr="00B2417A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2417A">
        <w:rPr>
          <w:rFonts w:ascii="Times New Roman" w:hAnsi="Times New Roman" w:cs="Times New Roman"/>
          <w:sz w:val="24"/>
          <w:szCs w:val="24"/>
        </w:rPr>
        <w:t xml:space="preserve">and nevus development in a cohort of </w:t>
      </w:r>
      <w:r>
        <w:rPr>
          <w:rFonts w:ascii="Times New Roman" w:hAnsi="Times New Roman" w:cs="Times New Roman"/>
          <w:sz w:val="24"/>
          <w:szCs w:val="24"/>
        </w:rPr>
        <w:t>472</w:t>
      </w:r>
      <w:r w:rsidRPr="00B2417A">
        <w:rPr>
          <w:rFonts w:ascii="Times New Roman" w:hAnsi="Times New Roman" w:cs="Times New Roman"/>
          <w:sz w:val="24"/>
          <w:szCs w:val="24"/>
        </w:rPr>
        <w:t xml:space="preserve"> children</w:t>
      </w:r>
      <w:r>
        <w:rPr>
          <w:rFonts w:ascii="Times New Roman" w:hAnsi="Times New Roman" w:cs="Times New Roman"/>
          <w:sz w:val="24"/>
          <w:szCs w:val="24"/>
        </w:rPr>
        <w:t xml:space="preserve"> born in 1998</w:t>
      </w:r>
      <w:r w:rsidR="00926CA9">
        <w:rPr>
          <w:rFonts w:ascii="Times New Roman" w:hAnsi="Times New Roman" w:cs="Times New Roman"/>
          <w:sz w:val="24"/>
          <w:szCs w:val="24"/>
        </w:rPr>
        <w:t xml:space="preserve"> </w: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cmFuZTwvQXV0aG9yPjxZZWFyPjIwMDk8L1llYXI+PFJl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</w:fldData>
        </w:fldChar>
      </w:r>
      <w:r w:rsidR="0067072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cmFuZTwvQXV0aG9yPjxZZWFyPjIwMDk8L1llYXI+PFJl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</w:fldData>
        </w:fldChar>
      </w:r>
      <w:r w:rsidR="0067072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separate"/>
      </w:r>
      <w:r w:rsidR="0067072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" w:tooltip="Crane, 2009 #34" w:history="1">
        <w:r w:rsidR="00C338DE">
          <w:rPr>
            <w:rFonts w:ascii="Times New Roman" w:hAnsi="Times New Roman" w:cs="Times New Roman"/>
            <w:noProof/>
            <w:sz w:val="24"/>
            <w:szCs w:val="24"/>
          </w:rPr>
          <w:t>6</w:t>
        </w:r>
      </w:hyperlink>
      <w:r w:rsidR="0067072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1" w:tooltip="Pettijohn, 2009 #35" w:history="1">
        <w:r w:rsidR="00C338DE">
          <w:rPr>
            <w:rFonts w:ascii="Times New Roman" w:hAnsi="Times New Roman" w:cs="Times New Roman"/>
            <w:noProof/>
            <w:sz w:val="24"/>
            <w:szCs w:val="24"/>
          </w:rPr>
          <w:t>11</w:t>
        </w:r>
      </w:hyperlink>
      <w:r w:rsidR="00670729">
        <w:rPr>
          <w:rFonts w:ascii="Times New Roman" w:hAnsi="Times New Roman" w:cs="Times New Roman"/>
          <w:noProof/>
          <w:sz w:val="24"/>
          <w:szCs w:val="24"/>
        </w:rPr>
        <w:t>)</w:t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Pr="00B2417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F07FF">
        <w:rPr>
          <w:rFonts w:ascii="Times New Roman" w:hAnsi="Times New Roman" w:cs="Times New Roman"/>
          <w:sz w:val="24"/>
          <w:szCs w:val="24"/>
        </w:rPr>
        <w:t xml:space="preserve">Demographic, </w:t>
      </w:r>
      <w:r>
        <w:rPr>
          <w:rFonts w:ascii="Times New Roman" w:hAnsi="Times New Roman" w:cs="Times New Roman"/>
          <w:sz w:val="24"/>
          <w:szCs w:val="24"/>
        </w:rPr>
        <w:t>vacation</w:t>
      </w:r>
      <w:r w:rsidRPr="006F07FF">
        <w:rPr>
          <w:rFonts w:ascii="Times New Roman" w:hAnsi="Times New Roman" w:cs="Times New Roman"/>
          <w:sz w:val="24"/>
          <w:szCs w:val="24"/>
        </w:rPr>
        <w:t xml:space="preserve"> da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F07FF">
        <w:rPr>
          <w:rFonts w:ascii="Times New Roman" w:hAnsi="Times New Roman" w:cs="Times New Roman"/>
          <w:sz w:val="24"/>
          <w:szCs w:val="24"/>
        </w:rPr>
        <w:t xml:space="preserve">were acquired through </w:t>
      </w:r>
      <w:r>
        <w:rPr>
          <w:rFonts w:ascii="Times New Roman" w:hAnsi="Times New Roman" w:cs="Times New Roman"/>
          <w:sz w:val="24"/>
          <w:szCs w:val="24"/>
        </w:rPr>
        <w:t xml:space="preserve">annual </w:t>
      </w:r>
      <w:r w:rsidRPr="006F07FF">
        <w:rPr>
          <w:rFonts w:ascii="Times New Roman" w:hAnsi="Times New Roman" w:cs="Times New Roman"/>
          <w:sz w:val="24"/>
          <w:szCs w:val="24"/>
        </w:rPr>
        <w:t>phone inter</w:t>
      </w:r>
      <w:r>
        <w:rPr>
          <w:rFonts w:ascii="Times New Roman" w:hAnsi="Times New Roman" w:cs="Times New Roman"/>
          <w:sz w:val="24"/>
          <w:szCs w:val="24"/>
        </w:rPr>
        <w:t>views</w:t>
      </w:r>
      <w:r w:rsidRPr="006F07FF">
        <w:rPr>
          <w:rFonts w:ascii="Times New Roman" w:hAnsi="Times New Roman" w:cs="Times New Roman"/>
          <w:sz w:val="24"/>
          <w:szCs w:val="24"/>
        </w:rPr>
        <w:t xml:space="preserve"> and phenotypic and nevus data were obtained</w:t>
      </w:r>
      <w:r>
        <w:rPr>
          <w:rFonts w:ascii="Times New Roman" w:hAnsi="Times New Roman" w:cs="Times New Roman"/>
          <w:sz w:val="24"/>
          <w:szCs w:val="24"/>
        </w:rPr>
        <w:t xml:space="preserve"> in a comprehensive skin exam from 2004 to 2005</w:t>
      </w:r>
      <w:r w:rsidR="004E3B68">
        <w:rPr>
          <w:rFonts w:ascii="Times New Roman" w:hAnsi="Times New Roman" w:cs="Times New Roman"/>
          <w:sz w:val="24"/>
          <w:szCs w:val="24"/>
        </w:rPr>
        <w:t>.</w:t>
      </w:r>
    </w:p>
    <w:p w:rsidR="006F07FF" w:rsidRDefault="006F07FF" w:rsidP="006F07F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6F07FF">
        <w:rPr>
          <w:rFonts w:ascii="Times New Roman" w:hAnsi="Times New Roman" w:cs="Times New Roman"/>
          <w:b/>
          <w:sz w:val="24"/>
          <w:szCs w:val="24"/>
        </w:rPr>
        <w:lastRenderedPageBreak/>
        <w:t>Participants.</w:t>
      </w:r>
      <w:r w:rsidRPr="006F07F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rom 2004 to 2008, 472</w:t>
      </w:r>
      <w:r w:rsidRPr="006F07FF">
        <w:rPr>
          <w:rFonts w:ascii="Times New Roman" w:hAnsi="Times New Roman" w:cs="Times New Roman"/>
          <w:sz w:val="24"/>
          <w:szCs w:val="24"/>
        </w:rPr>
        <w:t xml:space="preserve"> children bor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F07FF">
        <w:rPr>
          <w:rFonts w:ascii="Times New Roman" w:hAnsi="Times New Roman" w:cs="Times New Roman"/>
          <w:sz w:val="24"/>
          <w:szCs w:val="24"/>
        </w:rPr>
        <w:t xml:space="preserve">between January and September 1998 were </w:t>
      </w:r>
      <w:r>
        <w:rPr>
          <w:rFonts w:ascii="Times New Roman" w:hAnsi="Times New Roman" w:cs="Times New Roman"/>
          <w:sz w:val="24"/>
          <w:szCs w:val="24"/>
        </w:rPr>
        <w:t xml:space="preserve">randomly </w:t>
      </w:r>
      <w:r w:rsidRPr="006F07FF">
        <w:rPr>
          <w:rFonts w:ascii="Times New Roman" w:hAnsi="Times New Roman" w:cs="Times New Roman"/>
          <w:sz w:val="24"/>
          <w:szCs w:val="24"/>
        </w:rPr>
        <w:t xml:space="preserve">recruited to </w:t>
      </w:r>
      <w:r>
        <w:rPr>
          <w:rFonts w:ascii="Times New Roman" w:hAnsi="Times New Roman" w:cs="Times New Roman"/>
          <w:sz w:val="24"/>
          <w:szCs w:val="24"/>
        </w:rPr>
        <w:t xml:space="preserve">OCA2 </w:t>
      </w:r>
      <w:r w:rsidRPr="006F07FF">
        <w:rPr>
          <w:rFonts w:ascii="Times New Roman" w:hAnsi="Times New Roman" w:cs="Times New Roman"/>
          <w:sz w:val="24"/>
          <w:szCs w:val="24"/>
        </w:rPr>
        <w:t>study via private pediatric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F07FF">
        <w:rPr>
          <w:rFonts w:ascii="Times New Roman" w:hAnsi="Times New Roman" w:cs="Times New Roman"/>
          <w:sz w:val="24"/>
          <w:szCs w:val="24"/>
        </w:rPr>
        <w:t>offices, a large managed care provider, and variou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F07FF">
        <w:rPr>
          <w:rFonts w:ascii="Times New Roman" w:hAnsi="Times New Roman" w:cs="Times New Roman"/>
          <w:sz w:val="24"/>
          <w:szCs w:val="24"/>
        </w:rPr>
        <w:t>community locations in the Denver-Boulder-Colorad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F07FF">
        <w:rPr>
          <w:rFonts w:ascii="Times New Roman" w:hAnsi="Times New Roman" w:cs="Times New Roman"/>
          <w:sz w:val="24"/>
          <w:szCs w:val="24"/>
        </w:rPr>
        <w:t>Springs area of</w:t>
      </w:r>
      <w:r>
        <w:rPr>
          <w:rFonts w:ascii="Times New Roman" w:hAnsi="Times New Roman" w:cs="Times New Roman"/>
          <w:sz w:val="24"/>
          <w:szCs w:val="24"/>
        </w:rPr>
        <w:t xml:space="preserve"> C</w:t>
      </w:r>
      <w:r w:rsidRPr="006F07FF">
        <w:rPr>
          <w:rFonts w:ascii="Times New Roman" w:hAnsi="Times New Roman" w:cs="Times New Roman"/>
          <w:sz w:val="24"/>
          <w:szCs w:val="24"/>
        </w:rPr>
        <w:t>olorado.</w:t>
      </w:r>
      <w:r w:rsidR="002C2D3E">
        <w:rPr>
          <w:rFonts w:ascii="Times New Roman" w:hAnsi="Times New Roman" w:cs="Times New Roman"/>
          <w:sz w:val="24"/>
          <w:szCs w:val="24"/>
        </w:rPr>
        <w:t xml:space="preserve">  Phone interviews were performed as previously described</w:t>
      </w:r>
      <w:r w:rsidR="004E3B68">
        <w:rPr>
          <w:rFonts w:ascii="Times New Roman" w:hAnsi="Times New Roman" w:cs="Times New Roman"/>
          <w:sz w:val="24"/>
          <w:szCs w:val="24"/>
        </w:rPr>
        <w:t xml:space="preserve"> </w: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cmFuZTwvQXV0aG9yPjxZZWFyPjIwMDk8L1llYXI+PFJl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</w:fldData>
        </w:fldChar>
      </w:r>
      <w:r w:rsidR="0067072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cmFuZTwvQXV0aG9yPjxZZWFyPjIwMDk8L1llYXI+PFJl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</w:fldData>
        </w:fldChar>
      </w:r>
      <w:r w:rsidR="0067072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separate"/>
      </w:r>
      <w:r w:rsidR="0067072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" w:tooltip="Crane, 2009 #34" w:history="1">
        <w:r w:rsidR="00C338DE">
          <w:rPr>
            <w:rFonts w:ascii="Times New Roman" w:hAnsi="Times New Roman" w:cs="Times New Roman"/>
            <w:noProof/>
            <w:sz w:val="24"/>
            <w:szCs w:val="24"/>
          </w:rPr>
          <w:t>6</w:t>
        </w:r>
      </w:hyperlink>
      <w:r w:rsidR="0067072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1" w:tooltip="Pettijohn, 2009 #35" w:history="1">
        <w:r w:rsidR="00C338DE">
          <w:rPr>
            <w:rFonts w:ascii="Times New Roman" w:hAnsi="Times New Roman" w:cs="Times New Roman"/>
            <w:noProof/>
            <w:sz w:val="24"/>
            <w:szCs w:val="24"/>
          </w:rPr>
          <w:t>11</w:t>
        </w:r>
      </w:hyperlink>
      <w:r w:rsidR="00670729">
        <w:rPr>
          <w:rFonts w:ascii="Times New Roman" w:hAnsi="Times New Roman" w:cs="Times New Roman"/>
          <w:noProof/>
          <w:sz w:val="24"/>
          <w:szCs w:val="24"/>
        </w:rPr>
        <w:t>)</w:t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="002C2D3E">
        <w:rPr>
          <w:rFonts w:ascii="Times New Roman" w:hAnsi="Times New Roman" w:cs="Times New Roman"/>
          <w:sz w:val="24"/>
          <w:szCs w:val="24"/>
        </w:rPr>
        <w:t>.</w:t>
      </w:r>
    </w:p>
    <w:p w:rsidR="002C2D3E" w:rsidRDefault="002C2D3E" w:rsidP="002C2D3E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703BD9">
        <w:rPr>
          <w:rFonts w:ascii="Times New Roman" w:hAnsi="Times New Roman" w:cs="Times New Roman"/>
          <w:b/>
          <w:sz w:val="24"/>
          <w:szCs w:val="24"/>
        </w:rPr>
        <w:t>Skin Exams.</w:t>
      </w:r>
      <w:r w:rsidRPr="002C2D3E">
        <w:t xml:space="preserve"> </w:t>
      </w:r>
      <w:r w:rsidR="00703BD9">
        <w:t xml:space="preserve"> </w:t>
      </w:r>
      <w:r w:rsidRPr="002C2D3E">
        <w:rPr>
          <w:rFonts w:ascii="Times New Roman" w:hAnsi="Times New Roman" w:cs="Times New Roman"/>
          <w:sz w:val="24"/>
          <w:szCs w:val="24"/>
        </w:rPr>
        <w:t>Nevus examinations were done by a team of seve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C2D3E">
        <w:rPr>
          <w:rFonts w:ascii="Times New Roman" w:hAnsi="Times New Roman" w:cs="Times New Roman"/>
          <w:sz w:val="24"/>
          <w:szCs w:val="24"/>
        </w:rPr>
        <w:t>physicians, nurses, and nurse practitioners, all of who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C2D3E">
        <w:rPr>
          <w:rFonts w:ascii="Times New Roman" w:hAnsi="Times New Roman" w:cs="Times New Roman"/>
          <w:sz w:val="24"/>
          <w:szCs w:val="24"/>
        </w:rPr>
        <w:t>were trained to perform a standardized nevus examination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54A3D">
        <w:rPr>
          <w:rFonts w:ascii="Times New Roman" w:hAnsi="Times New Roman" w:cs="Times New Roman"/>
          <w:sz w:val="24"/>
          <w:szCs w:val="24"/>
        </w:rPr>
        <w:t>C</w:t>
      </w:r>
      <w:r w:rsidRPr="002C2D3E">
        <w:rPr>
          <w:rFonts w:ascii="Times New Roman" w:hAnsi="Times New Roman" w:cs="Times New Roman"/>
          <w:sz w:val="24"/>
          <w:szCs w:val="24"/>
        </w:rPr>
        <w:t>onsistency across the seven examiners wa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C2D3E">
        <w:rPr>
          <w:rFonts w:ascii="Times New Roman" w:hAnsi="Times New Roman" w:cs="Times New Roman"/>
          <w:sz w:val="24"/>
          <w:szCs w:val="24"/>
        </w:rPr>
        <w:t>assessed by duplicate exams</w:t>
      </w:r>
      <w:r w:rsidR="004E3B68">
        <w:rPr>
          <w:rFonts w:ascii="Times New Roman" w:hAnsi="Times New Roman" w:cs="Times New Roman"/>
          <w:sz w:val="24"/>
          <w:szCs w:val="24"/>
        </w:rPr>
        <w:t xml:space="preserve"> </w: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cmFuZTwvQXV0aG9yPjxZZWFyPjIwMDk8L1llYXI+PFJl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</w:fldData>
        </w:fldChar>
      </w:r>
      <w:r w:rsidR="0067072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cmFuZTwvQXV0aG9yPjxZZWFyPjIwMDk8L1llYXI+PFJl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</w:fldData>
        </w:fldChar>
      </w:r>
      <w:r w:rsidR="0067072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separate"/>
      </w:r>
      <w:r w:rsidR="0067072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6" w:tooltip="Crane, 2009 #34" w:history="1">
        <w:r w:rsidR="00C338DE">
          <w:rPr>
            <w:rFonts w:ascii="Times New Roman" w:hAnsi="Times New Roman" w:cs="Times New Roman"/>
            <w:noProof/>
            <w:sz w:val="24"/>
            <w:szCs w:val="24"/>
          </w:rPr>
          <w:t>6</w:t>
        </w:r>
      </w:hyperlink>
      <w:r w:rsidR="00670729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1" w:tooltip="Pettijohn, 2009 #35" w:history="1">
        <w:r w:rsidR="00C338DE">
          <w:rPr>
            <w:rFonts w:ascii="Times New Roman" w:hAnsi="Times New Roman" w:cs="Times New Roman"/>
            <w:noProof/>
            <w:sz w:val="24"/>
            <w:szCs w:val="24"/>
          </w:rPr>
          <w:t>11</w:t>
        </w:r>
      </w:hyperlink>
      <w:r w:rsidR="00670729">
        <w:rPr>
          <w:rFonts w:ascii="Times New Roman" w:hAnsi="Times New Roman" w:cs="Times New Roman"/>
          <w:noProof/>
          <w:sz w:val="24"/>
          <w:szCs w:val="24"/>
        </w:rPr>
        <w:t>)</w:t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Pr="002C2D3E">
        <w:rPr>
          <w:rFonts w:ascii="Times New Roman" w:hAnsi="Times New Roman" w:cs="Times New Roman"/>
          <w:sz w:val="24"/>
          <w:szCs w:val="24"/>
        </w:rPr>
        <w:t>.</w:t>
      </w:r>
    </w:p>
    <w:p w:rsidR="00703BD9" w:rsidRDefault="00703BD9" w:rsidP="002C2D3E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703BD9">
        <w:rPr>
          <w:rFonts w:ascii="Times New Roman" w:hAnsi="Times New Roman" w:cs="Times New Roman"/>
          <w:b/>
          <w:sz w:val="24"/>
          <w:szCs w:val="24"/>
        </w:rPr>
        <w:t>Genotyping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03BD9">
        <w:rPr>
          <w:rFonts w:ascii="Times New Roman" w:hAnsi="Times New Roman" w:cs="Times New Roman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03BD9">
        <w:rPr>
          <w:rFonts w:ascii="Times New Roman" w:hAnsi="Times New Roman" w:cs="Times New Roman"/>
          <w:sz w:val="24"/>
          <w:szCs w:val="24"/>
        </w:rPr>
        <w:t xml:space="preserve"> collect</w:t>
      </w:r>
      <w:r>
        <w:rPr>
          <w:rFonts w:ascii="Times New Roman" w:hAnsi="Times New Roman" w:cs="Times New Roman"/>
          <w:sz w:val="24"/>
          <w:szCs w:val="24"/>
        </w:rPr>
        <w:t>ed</w:t>
      </w:r>
      <w:r w:rsidRPr="00703BD9">
        <w:rPr>
          <w:rFonts w:ascii="Times New Roman" w:hAnsi="Times New Roman" w:cs="Times New Roman"/>
          <w:sz w:val="24"/>
          <w:szCs w:val="24"/>
        </w:rPr>
        <w:t xml:space="preserve"> saliva samples </w:t>
      </w:r>
      <w:r w:rsidR="006502EF">
        <w:rPr>
          <w:rFonts w:ascii="Times New Roman" w:hAnsi="Times New Roman" w:cs="Times New Roman"/>
          <w:sz w:val="24"/>
          <w:szCs w:val="24"/>
        </w:rPr>
        <w:t>with Oragene Disc Kit</w:t>
      </w:r>
      <w:r w:rsidR="006502EF" w:rsidRPr="00703BD9">
        <w:rPr>
          <w:rFonts w:ascii="Times New Roman" w:hAnsi="Times New Roman" w:cs="Times New Roman"/>
          <w:sz w:val="24"/>
          <w:szCs w:val="24"/>
        </w:rPr>
        <w:t xml:space="preserve"> </w:t>
      </w:r>
      <w:r w:rsidR="006502EF">
        <w:rPr>
          <w:rFonts w:ascii="Times New Roman" w:hAnsi="Times New Roman" w:cs="Times New Roman"/>
          <w:sz w:val="24"/>
          <w:szCs w:val="24"/>
        </w:rPr>
        <w:t>(</w:t>
      </w:r>
      <w:r w:rsidR="006502EF" w:rsidRPr="006502EF">
        <w:rPr>
          <w:rFonts w:ascii="Times New Roman" w:hAnsi="Times New Roman" w:cs="Times New Roman"/>
          <w:sz w:val="24"/>
          <w:szCs w:val="24"/>
        </w:rPr>
        <w:t>DNA Genotek)</w:t>
      </w:r>
      <w:r w:rsidR="006502EF">
        <w:rPr>
          <w:rFonts w:ascii="Times New Roman" w:hAnsi="Times New Roman" w:cs="Times New Roman"/>
          <w:sz w:val="24"/>
          <w:szCs w:val="24"/>
        </w:rPr>
        <w:t xml:space="preserve"> </w:t>
      </w:r>
      <w:r w:rsidRPr="00703BD9">
        <w:rPr>
          <w:rFonts w:ascii="Times New Roman" w:hAnsi="Times New Roman" w:cs="Times New Roman"/>
          <w:sz w:val="24"/>
          <w:szCs w:val="24"/>
        </w:rPr>
        <w:t>for DNA and examine the interactions between nevus candidate genes</w:t>
      </w:r>
      <w:r>
        <w:rPr>
          <w:rFonts w:ascii="Times New Roman" w:hAnsi="Times New Roman" w:cs="Times New Roman"/>
          <w:sz w:val="24"/>
          <w:szCs w:val="24"/>
        </w:rPr>
        <w:t xml:space="preserve"> and</w:t>
      </w:r>
      <w:r w:rsidRPr="00703BD9">
        <w:rPr>
          <w:rFonts w:ascii="Times New Roman" w:hAnsi="Times New Roman" w:cs="Times New Roman"/>
          <w:sz w:val="24"/>
          <w:szCs w:val="24"/>
        </w:rPr>
        <w:t xml:space="preserve"> nevus development</w:t>
      </w:r>
      <w:r w:rsidR="006502EF">
        <w:rPr>
          <w:rFonts w:ascii="Times New Roman" w:hAnsi="Times New Roman" w:cs="Times New Roman"/>
          <w:sz w:val="24"/>
          <w:szCs w:val="24"/>
        </w:rPr>
        <w:t xml:space="preserve"> (</w:t>
      </w:r>
      <w:r w:rsidR="006502EF" w:rsidRPr="006502EF">
        <w:rPr>
          <w:rFonts w:ascii="Times New Roman" w:hAnsi="Times New Roman" w:cs="Times New Roman"/>
          <w:sz w:val="24"/>
          <w:szCs w:val="24"/>
        </w:rPr>
        <w:t>DNA Genotek)</w:t>
      </w:r>
      <w:r w:rsidR="004E3B68">
        <w:rPr>
          <w:rFonts w:ascii="Times New Roman" w:hAnsi="Times New Roman" w:cs="Times New Roman"/>
          <w:sz w:val="24"/>
          <w:szCs w:val="24"/>
        </w:rPr>
        <w:t xml:space="preserve"> </w: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ltbTwvQXV0aG9yPjxZZWFyPjIwMDQ8L1llYXI+PFJl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</w:fldData>
        </w:fldChar>
      </w:r>
      <w:r w:rsidR="004E3B68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cmltbTwvQXV0aG9yPjxZZWFyPjIwMDQ8L1llYXI+PFJl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</w:fldData>
        </w:fldChar>
      </w:r>
      <w:r w:rsidR="004E3B68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separate"/>
      </w:r>
      <w:r w:rsidR="004E3B68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2" w:tooltip="Grimm, 2004 #37" w:history="1">
        <w:r w:rsidR="00C338DE">
          <w:rPr>
            <w:rFonts w:ascii="Times New Roman" w:hAnsi="Times New Roman" w:cs="Times New Roman"/>
            <w:noProof/>
            <w:sz w:val="24"/>
            <w:szCs w:val="24"/>
          </w:rPr>
          <w:t>12</w:t>
        </w:r>
      </w:hyperlink>
      <w:r w:rsidR="004E3B68">
        <w:rPr>
          <w:rFonts w:ascii="Times New Roman" w:hAnsi="Times New Roman" w:cs="Times New Roman"/>
          <w:noProof/>
          <w:sz w:val="24"/>
          <w:szCs w:val="24"/>
        </w:rPr>
        <w:t>)</w:t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Pr="00703BD9">
        <w:rPr>
          <w:rFonts w:ascii="Times New Roman" w:hAnsi="Times New Roman" w:cs="Times New Roman"/>
          <w:sz w:val="24"/>
          <w:szCs w:val="24"/>
        </w:rPr>
        <w:t xml:space="preserve">.  </w:t>
      </w:r>
      <w:r>
        <w:rPr>
          <w:rFonts w:ascii="Times New Roman" w:hAnsi="Times New Roman" w:cs="Times New Roman"/>
          <w:sz w:val="24"/>
          <w:szCs w:val="24"/>
        </w:rPr>
        <w:t>OCA2 coding region SNPs were</w:t>
      </w:r>
      <w:r w:rsidRPr="00703BD9">
        <w:rPr>
          <w:rFonts w:ascii="Times New Roman" w:hAnsi="Times New Roman" w:cs="Times New Roman"/>
          <w:sz w:val="24"/>
          <w:szCs w:val="24"/>
        </w:rPr>
        <w:t xml:space="preserve"> genotyped by sequence analysis.</w:t>
      </w:r>
    </w:p>
    <w:p w:rsidR="00D02E39" w:rsidRDefault="00D02E39" w:rsidP="00570203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1620E5" w:rsidRDefault="00D02E39" w:rsidP="002C2D3E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tatistical Analyses</w:t>
      </w:r>
    </w:p>
    <w:p w:rsidR="00D02E39" w:rsidRDefault="00570203" w:rsidP="00570203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lthough n</w:t>
      </w:r>
      <w:r w:rsidRPr="00570203">
        <w:rPr>
          <w:rFonts w:ascii="Times New Roman" w:hAnsi="Times New Roman" w:cs="Times New Roman"/>
          <w:sz w:val="24"/>
          <w:szCs w:val="24"/>
        </w:rPr>
        <w:t>evus counts wer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70203">
        <w:rPr>
          <w:rFonts w:ascii="Times New Roman" w:hAnsi="Times New Roman" w:cs="Times New Roman"/>
          <w:sz w:val="24"/>
          <w:szCs w:val="24"/>
        </w:rPr>
        <w:t>slightly positively skewed with a few children having</w:t>
      </w:r>
      <w:r>
        <w:rPr>
          <w:rFonts w:ascii="Times New Roman" w:hAnsi="Times New Roman" w:cs="Times New Roman"/>
          <w:sz w:val="24"/>
          <w:szCs w:val="24"/>
        </w:rPr>
        <w:t xml:space="preserve"> very high counts, means of  nevus counts were still approximately normally</w:t>
      </w:r>
      <w:r w:rsidR="00C22247">
        <w:rPr>
          <w:rFonts w:ascii="Times New Roman" w:hAnsi="Times New Roman" w:cs="Times New Roman"/>
          <w:sz w:val="24"/>
          <w:szCs w:val="24"/>
        </w:rPr>
        <w:t xml:space="preserve"> because of  large enough</w:t>
      </w:r>
      <w:r>
        <w:rPr>
          <w:rFonts w:ascii="Times New Roman" w:hAnsi="Times New Roman" w:cs="Times New Roman"/>
          <w:sz w:val="24"/>
          <w:szCs w:val="24"/>
        </w:rPr>
        <w:t xml:space="preserve"> sample size </w:t>
      </w:r>
      <w:r w:rsidR="00C22247">
        <w:rPr>
          <w:rFonts w:ascii="Times New Roman" w:hAnsi="Times New Roman" w:cs="Times New Roman"/>
          <w:sz w:val="24"/>
          <w:szCs w:val="24"/>
        </w:rPr>
        <w:t>(&gt;</w:t>
      </w:r>
      <w:r w:rsidR="007A6BB2">
        <w:rPr>
          <w:rFonts w:ascii="Times New Roman" w:hAnsi="Times New Roman" w:cs="Times New Roman"/>
          <w:sz w:val="24"/>
          <w:szCs w:val="24"/>
        </w:rPr>
        <w:t xml:space="preserve"> </w:t>
      </w:r>
      <w:r w:rsidR="00C22247">
        <w:rPr>
          <w:rFonts w:ascii="Times New Roman" w:hAnsi="Times New Roman" w:cs="Times New Roman"/>
          <w:sz w:val="24"/>
          <w:szCs w:val="24"/>
        </w:rPr>
        <w:t>30)</w:t>
      </w:r>
      <w:r>
        <w:rPr>
          <w:rFonts w:ascii="Times New Roman" w:hAnsi="Times New Roman" w:cs="Times New Roman"/>
          <w:sz w:val="24"/>
          <w:szCs w:val="24"/>
        </w:rPr>
        <w:t xml:space="preserve">.  </w:t>
      </w:r>
      <w:r w:rsidR="00812F25">
        <w:rPr>
          <w:rFonts w:ascii="Times New Roman" w:hAnsi="Times New Roman" w:cs="Times New Roman"/>
          <w:sz w:val="24"/>
          <w:szCs w:val="24"/>
        </w:rPr>
        <w:t>One-</w:t>
      </w:r>
      <w:r w:rsidR="006502EF" w:rsidRPr="006502EF">
        <w:rPr>
          <w:rFonts w:ascii="Times New Roman" w:hAnsi="Times New Roman" w:cs="Times New Roman"/>
          <w:sz w:val="24"/>
          <w:szCs w:val="24"/>
        </w:rPr>
        <w:t>way analysis of variance (ANOVA) w</w:t>
      </w:r>
      <w:r w:rsidR="006502EF">
        <w:rPr>
          <w:rFonts w:ascii="Times New Roman" w:hAnsi="Times New Roman" w:cs="Times New Roman"/>
          <w:sz w:val="24"/>
          <w:szCs w:val="24"/>
        </w:rPr>
        <w:t xml:space="preserve">ith Tukey’s multiple comparison </w:t>
      </w:r>
      <w:r w:rsidR="006502EF" w:rsidRPr="006502EF">
        <w:rPr>
          <w:rFonts w:ascii="Times New Roman" w:hAnsi="Times New Roman" w:cs="Times New Roman"/>
          <w:sz w:val="24"/>
          <w:szCs w:val="24"/>
        </w:rPr>
        <w:t xml:space="preserve">tests </w:t>
      </w:r>
      <w:r w:rsidR="006502EF">
        <w:rPr>
          <w:rFonts w:ascii="Times New Roman" w:hAnsi="Times New Roman" w:cs="Times New Roman"/>
          <w:sz w:val="24"/>
          <w:szCs w:val="24"/>
        </w:rPr>
        <w:t>(SAS V9.3, SAS Institute Inc, NC)</w:t>
      </w:r>
      <w:r w:rsidR="007406B2">
        <w:rPr>
          <w:rFonts w:ascii="Times New Roman" w:hAnsi="Times New Roman" w:cs="Times New Roman"/>
          <w:sz w:val="24"/>
          <w:szCs w:val="24"/>
        </w:rPr>
        <w:t xml:space="preserve"> was used to statistically test for subgroup differences in mean </w:t>
      </w:r>
      <w:r w:rsidR="00DC69E3">
        <w:rPr>
          <w:rFonts w:ascii="Times New Roman" w:hAnsi="Times New Roman" w:cs="Times New Roman"/>
          <w:sz w:val="24"/>
          <w:szCs w:val="24"/>
        </w:rPr>
        <w:t>nevus counts in 2007 and 2008 (Table 1)</w:t>
      </w:r>
      <w:r w:rsidR="006502EF">
        <w:rPr>
          <w:rFonts w:ascii="Times New Roman" w:hAnsi="Times New Roman" w:cs="Times New Roman"/>
          <w:sz w:val="24"/>
          <w:szCs w:val="24"/>
        </w:rPr>
        <w:t xml:space="preserve">. </w:t>
      </w:r>
      <w:r w:rsidR="00DC69E3">
        <w:rPr>
          <w:rFonts w:ascii="Times New Roman" w:hAnsi="Times New Roman" w:cs="Times New Roman"/>
          <w:sz w:val="24"/>
          <w:szCs w:val="24"/>
        </w:rPr>
        <w:t>Means are presented in graphs with standard deviation, in which significant differences are noted</w:t>
      </w:r>
      <w:r w:rsidR="00AA5AB4">
        <w:rPr>
          <w:rFonts w:ascii="Times New Roman" w:hAnsi="Times New Roman" w:cs="Times New Roman"/>
          <w:sz w:val="24"/>
          <w:szCs w:val="24"/>
        </w:rPr>
        <w:t xml:space="preserve"> </w:t>
      </w:r>
      <w:r w:rsidR="005C072A">
        <w:rPr>
          <w:rFonts w:ascii="Times New Roman" w:hAnsi="Times New Roman" w:cs="Times New Roman"/>
          <w:sz w:val="24"/>
          <w:szCs w:val="24"/>
        </w:rPr>
        <w:t>(figure 1 &amp; 2)</w:t>
      </w:r>
      <w:r w:rsidR="00812F25">
        <w:rPr>
          <w:rFonts w:ascii="Times New Roman" w:hAnsi="Times New Roman" w:cs="Times New Roman"/>
          <w:sz w:val="24"/>
          <w:szCs w:val="24"/>
        </w:rPr>
        <w:t xml:space="preserve"> (</w:t>
      </w:r>
      <w:r w:rsidR="00E54A3D" w:rsidRPr="00E54A3D">
        <w:rPr>
          <w:rFonts w:ascii="Times New Roman" w:hAnsi="Times New Roman" w:cs="Times New Roman"/>
          <w:sz w:val="24"/>
          <w:szCs w:val="24"/>
        </w:rPr>
        <w:t>GraphPad Prism</w:t>
      </w:r>
      <w:r w:rsidR="00E54A3D">
        <w:rPr>
          <w:rFonts w:ascii="Times New Roman" w:hAnsi="Times New Roman" w:cs="Times New Roman"/>
          <w:sz w:val="24"/>
          <w:szCs w:val="24"/>
        </w:rPr>
        <w:t xml:space="preserve">, </w:t>
      </w:r>
      <w:r w:rsidR="00354728" w:rsidRPr="00354728">
        <w:rPr>
          <w:rFonts w:ascii="Times New Roman" w:hAnsi="Times New Roman" w:cs="Times New Roman"/>
          <w:sz w:val="24"/>
          <w:szCs w:val="24"/>
        </w:rPr>
        <w:t>GraphPad Software</w:t>
      </w:r>
      <w:r w:rsidR="00354728">
        <w:rPr>
          <w:rFonts w:ascii="Times New Roman" w:hAnsi="Times New Roman" w:cs="Times New Roman"/>
          <w:sz w:val="24"/>
          <w:szCs w:val="24"/>
        </w:rPr>
        <w:t>, Inc</w:t>
      </w:r>
      <w:r w:rsidR="00812F25">
        <w:rPr>
          <w:rFonts w:ascii="Times New Roman" w:hAnsi="Times New Roman" w:cs="Times New Roman"/>
          <w:sz w:val="24"/>
          <w:szCs w:val="24"/>
        </w:rPr>
        <w:t>)</w:t>
      </w:r>
      <w:r w:rsidR="00DC69E3">
        <w:rPr>
          <w:rFonts w:ascii="Times New Roman" w:hAnsi="Times New Roman" w:cs="Times New Roman"/>
          <w:sz w:val="24"/>
          <w:szCs w:val="24"/>
        </w:rPr>
        <w:t xml:space="preserve">. </w:t>
      </w:r>
      <w:r w:rsidR="006502EF">
        <w:rPr>
          <w:rFonts w:ascii="Times New Roman" w:hAnsi="Times New Roman" w:cs="Times New Roman"/>
          <w:sz w:val="24"/>
          <w:szCs w:val="24"/>
        </w:rPr>
        <w:t>We access</w:t>
      </w:r>
      <w:r w:rsidR="00DC69E3">
        <w:rPr>
          <w:rFonts w:ascii="Times New Roman" w:hAnsi="Times New Roman" w:cs="Times New Roman"/>
          <w:sz w:val="24"/>
          <w:szCs w:val="24"/>
        </w:rPr>
        <w:t>ed</w:t>
      </w:r>
      <w:r w:rsidR="006502EF">
        <w:rPr>
          <w:rFonts w:ascii="Times New Roman" w:hAnsi="Times New Roman" w:cs="Times New Roman"/>
          <w:sz w:val="24"/>
          <w:szCs w:val="24"/>
        </w:rPr>
        <w:t xml:space="preserve"> whether OCA2 variants were associated with nevus development and controlled for gender and race/ethnic</w:t>
      </w:r>
      <w:r w:rsidR="005C072A">
        <w:rPr>
          <w:rFonts w:ascii="Times New Roman" w:hAnsi="Times New Roman" w:cs="Times New Roman"/>
          <w:sz w:val="24"/>
          <w:szCs w:val="24"/>
        </w:rPr>
        <w:t>ity</w:t>
      </w:r>
      <w:r w:rsidR="006502EF">
        <w:rPr>
          <w:rFonts w:ascii="Times New Roman" w:hAnsi="Times New Roman" w:cs="Times New Roman"/>
          <w:sz w:val="24"/>
          <w:szCs w:val="24"/>
        </w:rPr>
        <w:t xml:space="preserve">. Unadjusted odd ratio and adjusted odd ratio were attained by </w:t>
      </w:r>
      <w:r w:rsidR="00875865" w:rsidRPr="00875865">
        <w:rPr>
          <w:rFonts w:ascii="Times New Roman" w:hAnsi="Times New Roman" w:cs="Times New Roman"/>
          <w:sz w:val="24"/>
          <w:szCs w:val="24"/>
        </w:rPr>
        <w:t>Cochran-Mantel-Haenszel</w:t>
      </w:r>
      <w:r w:rsidR="00875865">
        <w:rPr>
          <w:rFonts w:ascii="Times New Roman" w:hAnsi="Times New Roman" w:cs="Times New Roman"/>
          <w:sz w:val="24"/>
          <w:szCs w:val="24"/>
        </w:rPr>
        <w:t xml:space="preserve"> method, in which upper </w:t>
      </w:r>
      <w:r w:rsidR="00875865" w:rsidRPr="00875865">
        <w:rPr>
          <w:rFonts w:ascii="Times New Roman" w:hAnsi="Times New Roman" w:cs="Times New Roman"/>
          <w:sz w:val="24"/>
          <w:szCs w:val="24"/>
        </w:rPr>
        <w:t>Quintile</w:t>
      </w:r>
      <w:r w:rsidR="00875865">
        <w:rPr>
          <w:rFonts w:ascii="Times New Roman" w:hAnsi="Times New Roman" w:cs="Times New Roman"/>
          <w:sz w:val="24"/>
          <w:szCs w:val="24"/>
        </w:rPr>
        <w:t xml:space="preserve"> of mole-count in 2007 was used as </w:t>
      </w:r>
      <w:r w:rsidR="00DC69E3">
        <w:rPr>
          <w:rFonts w:ascii="Times New Roman" w:hAnsi="Times New Roman" w:cs="Times New Roman"/>
          <w:sz w:val="24"/>
          <w:szCs w:val="24"/>
        </w:rPr>
        <w:t xml:space="preserve">a </w:t>
      </w:r>
      <w:r w:rsidR="00875865">
        <w:rPr>
          <w:rFonts w:ascii="Times New Roman" w:hAnsi="Times New Roman" w:cs="Times New Roman"/>
          <w:sz w:val="24"/>
          <w:szCs w:val="24"/>
        </w:rPr>
        <w:t>cutoff (if &gt; 53, indicated as “+”</w:t>
      </w:r>
      <w:r w:rsidR="005C072A">
        <w:rPr>
          <w:rFonts w:ascii="Times New Roman" w:hAnsi="Times New Roman" w:cs="Times New Roman"/>
          <w:sz w:val="24"/>
          <w:szCs w:val="24"/>
        </w:rPr>
        <w:t>;</w:t>
      </w:r>
      <w:r w:rsidR="00875865">
        <w:rPr>
          <w:rFonts w:ascii="Times New Roman" w:hAnsi="Times New Roman" w:cs="Times New Roman"/>
          <w:sz w:val="24"/>
          <w:szCs w:val="24"/>
        </w:rPr>
        <w:t xml:space="preserve"> else</w:t>
      </w:r>
      <w:r w:rsidR="005C072A">
        <w:rPr>
          <w:rFonts w:ascii="Times New Roman" w:hAnsi="Times New Roman" w:cs="Times New Roman"/>
          <w:sz w:val="24"/>
          <w:szCs w:val="24"/>
        </w:rPr>
        <w:t xml:space="preserve"> indicated</w:t>
      </w:r>
      <w:r w:rsidR="00875865">
        <w:rPr>
          <w:rFonts w:ascii="Times New Roman" w:hAnsi="Times New Roman" w:cs="Times New Roman"/>
          <w:sz w:val="24"/>
          <w:szCs w:val="24"/>
        </w:rPr>
        <w:t xml:space="preserve"> as </w:t>
      </w:r>
      <w:r w:rsidR="005C072A">
        <w:rPr>
          <w:rFonts w:ascii="Times New Roman" w:hAnsi="Times New Roman" w:cs="Times New Roman"/>
          <w:sz w:val="24"/>
          <w:szCs w:val="24"/>
        </w:rPr>
        <w:t>“</w:t>
      </w:r>
      <w:r w:rsidR="00875865">
        <w:rPr>
          <w:rFonts w:ascii="Times New Roman" w:hAnsi="Times New Roman" w:cs="Times New Roman"/>
          <w:sz w:val="24"/>
          <w:szCs w:val="24"/>
        </w:rPr>
        <w:t>-</w:t>
      </w:r>
      <w:r w:rsidR="005C072A">
        <w:rPr>
          <w:rFonts w:ascii="Times New Roman" w:hAnsi="Times New Roman" w:cs="Times New Roman"/>
          <w:sz w:val="24"/>
          <w:szCs w:val="24"/>
        </w:rPr>
        <w:t>“</w:t>
      </w:r>
      <w:r w:rsidR="00875865">
        <w:rPr>
          <w:rFonts w:ascii="Times New Roman" w:hAnsi="Times New Roman" w:cs="Times New Roman"/>
          <w:sz w:val="24"/>
          <w:szCs w:val="24"/>
        </w:rPr>
        <w:t>)</w:t>
      </w:r>
      <w:r w:rsidR="00DC69E3">
        <w:rPr>
          <w:rFonts w:ascii="Times New Roman" w:hAnsi="Times New Roman" w:cs="Times New Roman"/>
          <w:sz w:val="24"/>
          <w:szCs w:val="24"/>
        </w:rPr>
        <w:t xml:space="preserve"> (Table 2)</w:t>
      </w:r>
      <w:r w:rsidR="007406B2">
        <w:rPr>
          <w:rFonts w:ascii="Times New Roman" w:hAnsi="Times New Roman" w:cs="Times New Roman"/>
          <w:sz w:val="24"/>
          <w:szCs w:val="24"/>
        </w:rPr>
        <w:t xml:space="preserve">. </w:t>
      </w:r>
      <w:r w:rsidR="00DC69E3">
        <w:rPr>
          <w:rFonts w:ascii="Times New Roman" w:hAnsi="Times New Roman" w:cs="Times New Roman"/>
          <w:sz w:val="24"/>
          <w:szCs w:val="24"/>
        </w:rPr>
        <w:t>Sampl</w:t>
      </w:r>
      <w:r w:rsidR="007406B2">
        <w:rPr>
          <w:rFonts w:ascii="Times New Roman" w:hAnsi="Times New Roman" w:cs="Times New Roman"/>
          <w:sz w:val="24"/>
          <w:szCs w:val="24"/>
        </w:rPr>
        <w:t>ing weights were used to correct differential probability of nevus development by OCA2, gender and race/ethnicity.</w:t>
      </w:r>
      <w:r w:rsidR="00DC69E3">
        <w:rPr>
          <w:rFonts w:ascii="Times New Roman" w:hAnsi="Times New Roman" w:cs="Times New Roman"/>
          <w:sz w:val="24"/>
          <w:szCs w:val="24"/>
        </w:rPr>
        <w:t xml:space="preserve"> </w:t>
      </w:r>
      <w:r w:rsidR="00DC69E3" w:rsidRPr="00DC69E3">
        <w:rPr>
          <w:rFonts w:ascii="Times New Roman" w:hAnsi="Times New Roman" w:cs="Times New Roman"/>
          <w:sz w:val="24"/>
          <w:szCs w:val="24"/>
        </w:rPr>
        <w:t>All statistical comparisons were two tailed.  Data were considered to be significantly different when the P-value was &lt; 0.05.</w:t>
      </w:r>
    </w:p>
    <w:p w:rsidR="00570203" w:rsidRDefault="00570203" w:rsidP="00570203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0D3963" w:rsidRPr="000D3963" w:rsidRDefault="000D3963" w:rsidP="002C2D3E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Results</w:t>
      </w:r>
    </w:p>
    <w:p w:rsidR="00C338DE" w:rsidRDefault="000D3963" w:rsidP="002C2D3E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Characteristics of Study Sample</w:t>
      </w:r>
    </w:p>
    <w:p w:rsidR="001620E5" w:rsidRDefault="000D3963" w:rsidP="00C338DE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D3963">
        <w:rPr>
          <w:rFonts w:ascii="Times New Roman" w:hAnsi="Times New Roman" w:cs="Times New Roman"/>
          <w:sz w:val="24"/>
          <w:szCs w:val="24"/>
        </w:rPr>
        <w:t xml:space="preserve">Table 1 shows the characteristics of the sample included in this </w:t>
      </w:r>
      <w:r w:rsidR="00134FB9" w:rsidRPr="000D3963">
        <w:rPr>
          <w:rFonts w:ascii="Times New Roman" w:hAnsi="Times New Roman" w:cs="Times New Roman"/>
          <w:sz w:val="24"/>
          <w:szCs w:val="24"/>
        </w:rPr>
        <w:t>analysis</w:t>
      </w:r>
      <w:r w:rsidRPr="000D3963">
        <w:rPr>
          <w:rFonts w:ascii="Times New Roman" w:hAnsi="Times New Roman" w:cs="Times New Roman"/>
          <w:sz w:val="24"/>
          <w:szCs w:val="24"/>
        </w:rPr>
        <w:t xml:space="preserve"> and relationships between these characteristics and nevus count in 2007 and 2008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34FB9">
        <w:rPr>
          <w:rFonts w:ascii="Times New Roman" w:hAnsi="Times New Roman" w:cs="Times New Roman"/>
          <w:sz w:val="24"/>
          <w:szCs w:val="24"/>
        </w:rPr>
        <w:t>OCA variants don’t distributed equally and gg, ga and aa account for 48.3%, 41.3%</w:t>
      </w:r>
      <w:r w:rsidR="00354728">
        <w:rPr>
          <w:rFonts w:ascii="Times New Roman" w:hAnsi="Times New Roman" w:cs="Times New Roman"/>
          <w:sz w:val="24"/>
          <w:szCs w:val="24"/>
        </w:rPr>
        <w:t>, 10.4%,</w:t>
      </w:r>
      <w:r w:rsidR="00714DE0">
        <w:rPr>
          <w:rFonts w:ascii="Times New Roman" w:hAnsi="Times New Roman" w:cs="Times New Roman"/>
          <w:sz w:val="24"/>
          <w:szCs w:val="24"/>
        </w:rPr>
        <w:t xml:space="preserve"> respectively.</w:t>
      </w:r>
      <w:r w:rsidR="00134FB9">
        <w:rPr>
          <w:rFonts w:ascii="Times New Roman" w:hAnsi="Times New Roman" w:cs="Times New Roman"/>
          <w:sz w:val="24"/>
          <w:szCs w:val="24"/>
        </w:rPr>
        <w:t xml:space="preserve"> </w:t>
      </w:r>
      <w:r w:rsidR="00E74FDD">
        <w:rPr>
          <w:rFonts w:ascii="Times New Roman" w:hAnsi="Times New Roman" w:cs="Times New Roman"/>
          <w:sz w:val="24"/>
          <w:szCs w:val="24"/>
        </w:rPr>
        <w:t>Our</w:t>
      </w:r>
      <w:r>
        <w:rPr>
          <w:rFonts w:ascii="Times New Roman" w:hAnsi="Times New Roman" w:cs="Times New Roman"/>
          <w:sz w:val="24"/>
          <w:szCs w:val="24"/>
        </w:rPr>
        <w:t xml:space="preserve"> sample was </w:t>
      </w:r>
      <w:r>
        <w:rPr>
          <w:rFonts w:ascii="Times New Roman" w:hAnsi="Times New Roman" w:cs="Times New Roman"/>
          <w:sz w:val="24"/>
          <w:szCs w:val="24"/>
        </w:rPr>
        <w:lastRenderedPageBreak/>
        <w:t>approximately e</w:t>
      </w:r>
      <w:r w:rsidR="00134FB9">
        <w:rPr>
          <w:rFonts w:ascii="Times New Roman" w:hAnsi="Times New Roman" w:cs="Times New Roman"/>
          <w:sz w:val="24"/>
          <w:szCs w:val="24"/>
        </w:rPr>
        <w:t xml:space="preserve">qually split </w:t>
      </w:r>
      <w:r w:rsidR="00E74FDD">
        <w:rPr>
          <w:rFonts w:ascii="Times New Roman" w:hAnsi="Times New Roman" w:cs="Times New Roman"/>
          <w:sz w:val="24"/>
          <w:szCs w:val="24"/>
        </w:rPr>
        <w:t>by sex</w:t>
      </w:r>
      <w:r w:rsidR="00134FB9">
        <w:rPr>
          <w:rFonts w:ascii="Times New Roman" w:hAnsi="Times New Roman" w:cs="Times New Roman"/>
          <w:sz w:val="24"/>
          <w:szCs w:val="24"/>
        </w:rPr>
        <w:t xml:space="preserve">. </w:t>
      </w:r>
      <w:r w:rsidR="00E74FDD">
        <w:rPr>
          <w:rFonts w:ascii="Times New Roman" w:hAnsi="Times New Roman" w:cs="Times New Roman"/>
          <w:sz w:val="24"/>
          <w:szCs w:val="24"/>
        </w:rPr>
        <w:t xml:space="preserve">Non-Hispanic children were 86.9%.  Approximately 50% of participants had blonde hair.  </w:t>
      </w:r>
    </w:p>
    <w:p w:rsidR="005A1BB6" w:rsidRPr="00570203" w:rsidRDefault="00570203" w:rsidP="00570203">
      <w:pPr>
        <w:rPr>
          <w:rFonts w:ascii="Times New Roman" w:hAnsi="Times New Roman" w:cs="Times New Roman"/>
          <w:b/>
          <w:sz w:val="24"/>
          <w:szCs w:val="24"/>
        </w:rPr>
      </w:pPr>
      <w:r w:rsidRPr="00134FB9">
        <w:rPr>
          <w:rFonts w:ascii="Times New Roman" w:hAnsi="Times New Roman" w:cs="Times New Roman"/>
          <w:b/>
          <w:sz w:val="24"/>
          <w:szCs w:val="24"/>
        </w:rPr>
        <w:t xml:space="preserve">Table 1. Characteristics of study participants and associations with nevi </w:t>
      </w:r>
    </w:p>
    <w:tbl>
      <w:tblPr>
        <w:tblStyle w:val="TableGrid"/>
        <w:tblpPr w:leftFromText="180" w:rightFromText="180" w:vertAnchor="page" w:horzAnchor="margin" w:tblpY="2926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1818"/>
        <w:gridCol w:w="1329"/>
        <w:gridCol w:w="1573"/>
        <w:gridCol w:w="1573"/>
        <w:gridCol w:w="1573"/>
        <w:gridCol w:w="1573"/>
      </w:tblGrid>
      <w:tr w:rsidR="00AF67CC" w:rsidTr="00570203">
        <w:trPr>
          <w:trHeight w:val="528"/>
        </w:trPr>
        <w:tc>
          <w:tcPr>
            <w:tcW w:w="1818" w:type="dxa"/>
            <w:vMerge w:val="restart"/>
          </w:tcPr>
          <w:p w:rsidR="00AF67CC" w:rsidRPr="00D36C3C" w:rsidRDefault="00AF67CC" w:rsidP="00570203">
            <w:pPr>
              <w:rPr>
                <w:b/>
              </w:rPr>
            </w:pPr>
            <w:r w:rsidRPr="00D36C3C">
              <w:rPr>
                <w:b/>
              </w:rPr>
              <w:t>Characteristic</w:t>
            </w:r>
          </w:p>
        </w:tc>
        <w:tc>
          <w:tcPr>
            <w:tcW w:w="1329" w:type="dxa"/>
          </w:tcPr>
          <w:p w:rsidR="00AF67CC" w:rsidRPr="00D36C3C" w:rsidRDefault="00AF67CC" w:rsidP="00570203">
            <w:pPr>
              <w:jc w:val="center"/>
              <w:rPr>
                <w:b/>
              </w:rPr>
            </w:pPr>
          </w:p>
        </w:tc>
        <w:tc>
          <w:tcPr>
            <w:tcW w:w="1573" w:type="dxa"/>
          </w:tcPr>
          <w:p w:rsidR="00AF67CC" w:rsidRPr="00D36C3C" w:rsidRDefault="00AF67CC" w:rsidP="00570203">
            <w:pPr>
              <w:jc w:val="center"/>
              <w:rPr>
                <w:b/>
              </w:rPr>
            </w:pPr>
            <w:r w:rsidRPr="00D36C3C">
              <w:rPr>
                <w:b/>
              </w:rPr>
              <w:t>No. nevi</w:t>
            </w:r>
          </w:p>
        </w:tc>
        <w:tc>
          <w:tcPr>
            <w:tcW w:w="1573" w:type="dxa"/>
          </w:tcPr>
          <w:p w:rsidR="00AF67CC" w:rsidRPr="00D36C3C" w:rsidRDefault="00AF67CC" w:rsidP="00570203">
            <w:pPr>
              <w:jc w:val="center"/>
              <w:rPr>
                <w:b/>
              </w:rPr>
            </w:pPr>
            <w:r w:rsidRPr="00D36C3C">
              <w:rPr>
                <w:b/>
              </w:rPr>
              <w:t>No. nevi</w:t>
            </w:r>
          </w:p>
        </w:tc>
        <w:tc>
          <w:tcPr>
            <w:tcW w:w="1573" w:type="dxa"/>
          </w:tcPr>
          <w:p w:rsidR="00AF67CC" w:rsidRPr="00D36C3C" w:rsidRDefault="00AF67CC" w:rsidP="00570203">
            <w:pPr>
              <w:jc w:val="center"/>
              <w:rPr>
                <w:b/>
              </w:rPr>
            </w:pPr>
            <w:r w:rsidRPr="00D36C3C">
              <w:rPr>
                <w:b/>
              </w:rPr>
              <w:t>Total no. waterside</w:t>
            </w:r>
          </w:p>
        </w:tc>
        <w:tc>
          <w:tcPr>
            <w:tcW w:w="1573" w:type="dxa"/>
          </w:tcPr>
          <w:p w:rsidR="00AF67CC" w:rsidRPr="00D36C3C" w:rsidRDefault="00AF67CC" w:rsidP="00570203">
            <w:pPr>
              <w:jc w:val="center"/>
              <w:rPr>
                <w:b/>
              </w:rPr>
            </w:pPr>
            <w:r w:rsidRPr="00D36C3C">
              <w:rPr>
                <w:b/>
              </w:rPr>
              <w:t>Total no. waterside</w:t>
            </w:r>
          </w:p>
        </w:tc>
      </w:tr>
      <w:tr w:rsidR="00AF67CC" w:rsidTr="00570203">
        <w:trPr>
          <w:trHeight w:val="145"/>
        </w:trPr>
        <w:tc>
          <w:tcPr>
            <w:tcW w:w="1818" w:type="dxa"/>
            <w:vMerge/>
          </w:tcPr>
          <w:p w:rsidR="00AF67CC" w:rsidRPr="00D36C3C" w:rsidRDefault="00AF67CC" w:rsidP="00570203">
            <w:pPr>
              <w:jc w:val="center"/>
              <w:rPr>
                <w:b/>
              </w:rPr>
            </w:pPr>
          </w:p>
        </w:tc>
        <w:tc>
          <w:tcPr>
            <w:tcW w:w="1329" w:type="dxa"/>
          </w:tcPr>
          <w:p w:rsidR="00AF67CC" w:rsidRPr="00D36C3C" w:rsidRDefault="00AF67CC" w:rsidP="00570203">
            <w:pPr>
              <w:jc w:val="center"/>
              <w:rPr>
                <w:b/>
              </w:rPr>
            </w:pPr>
          </w:p>
        </w:tc>
        <w:tc>
          <w:tcPr>
            <w:tcW w:w="1573" w:type="dxa"/>
          </w:tcPr>
          <w:p w:rsidR="00AF67CC" w:rsidRPr="00D36C3C" w:rsidRDefault="00AF67CC" w:rsidP="00570203">
            <w:pPr>
              <w:jc w:val="center"/>
              <w:rPr>
                <w:b/>
              </w:rPr>
            </w:pPr>
            <w:r w:rsidRPr="00D36C3C">
              <w:rPr>
                <w:b/>
              </w:rPr>
              <w:t>At age9 ()2006</w:t>
            </w:r>
          </w:p>
        </w:tc>
        <w:tc>
          <w:tcPr>
            <w:tcW w:w="1573" w:type="dxa"/>
          </w:tcPr>
          <w:p w:rsidR="00AF67CC" w:rsidRPr="00D36C3C" w:rsidRDefault="00AF67CC" w:rsidP="00570203">
            <w:pPr>
              <w:jc w:val="center"/>
              <w:rPr>
                <w:b/>
              </w:rPr>
            </w:pPr>
            <w:r w:rsidRPr="00D36C3C">
              <w:rPr>
                <w:b/>
              </w:rPr>
              <w:t>At age 10</w:t>
            </w:r>
          </w:p>
        </w:tc>
        <w:tc>
          <w:tcPr>
            <w:tcW w:w="1573" w:type="dxa"/>
          </w:tcPr>
          <w:p w:rsidR="00AF67CC" w:rsidRPr="00D36C3C" w:rsidRDefault="00AF67CC" w:rsidP="00570203">
            <w:pPr>
              <w:jc w:val="center"/>
              <w:rPr>
                <w:b/>
              </w:rPr>
            </w:pPr>
            <w:r w:rsidRPr="00D36C3C">
              <w:rPr>
                <w:b/>
              </w:rPr>
              <w:t>Birth to age 8 (2006)</w:t>
            </w:r>
          </w:p>
        </w:tc>
        <w:tc>
          <w:tcPr>
            <w:tcW w:w="1573" w:type="dxa"/>
          </w:tcPr>
          <w:p w:rsidR="00AF67CC" w:rsidRPr="00D36C3C" w:rsidRDefault="00AF67CC" w:rsidP="00570203">
            <w:pPr>
              <w:jc w:val="center"/>
              <w:rPr>
                <w:b/>
              </w:rPr>
            </w:pPr>
            <w:r w:rsidRPr="00D36C3C">
              <w:rPr>
                <w:b/>
              </w:rPr>
              <w:t>Birth to age 9</w:t>
            </w:r>
          </w:p>
          <w:p w:rsidR="00AF67CC" w:rsidRPr="00D36C3C" w:rsidRDefault="00AF67CC" w:rsidP="00570203">
            <w:pPr>
              <w:jc w:val="center"/>
              <w:rPr>
                <w:b/>
              </w:rPr>
            </w:pPr>
            <w:r w:rsidRPr="00D36C3C">
              <w:rPr>
                <w:b/>
              </w:rPr>
              <w:t>(2007)</w:t>
            </w:r>
          </w:p>
        </w:tc>
      </w:tr>
      <w:tr w:rsidR="00AF67CC" w:rsidTr="00570203">
        <w:trPr>
          <w:trHeight w:val="145"/>
        </w:trPr>
        <w:tc>
          <w:tcPr>
            <w:tcW w:w="1818" w:type="dxa"/>
            <w:vMerge/>
            <w:tcBorders>
              <w:bottom w:val="single" w:sz="4" w:space="0" w:color="000000" w:themeColor="text1"/>
            </w:tcBorders>
          </w:tcPr>
          <w:p w:rsidR="00AF67CC" w:rsidRPr="00D36C3C" w:rsidRDefault="00AF67CC" w:rsidP="00570203">
            <w:pPr>
              <w:jc w:val="center"/>
              <w:rPr>
                <w:b/>
              </w:rPr>
            </w:pPr>
          </w:p>
        </w:tc>
        <w:tc>
          <w:tcPr>
            <w:tcW w:w="1329" w:type="dxa"/>
            <w:tcBorders>
              <w:bottom w:val="single" w:sz="4" w:space="0" w:color="000000" w:themeColor="text1"/>
            </w:tcBorders>
          </w:tcPr>
          <w:p w:rsidR="00AF67CC" w:rsidRPr="00D36C3C" w:rsidRDefault="00AF67CC" w:rsidP="00570203">
            <w:pPr>
              <w:jc w:val="center"/>
              <w:rPr>
                <w:b/>
              </w:rPr>
            </w:pPr>
            <w:r w:rsidRPr="00D36C3C">
              <w:rPr>
                <w:b/>
              </w:rPr>
              <w:t>n (%)</w:t>
            </w:r>
          </w:p>
        </w:tc>
        <w:tc>
          <w:tcPr>
            <w:tcW w:w="1573" w:type="dxa"/>
            <w:tcBorders>
              <w:bottom w:val="single" w:sz="4" w:space="0" w:color="000000" w:themeColor="text1"/>
            </w:tcBorders>
          </w:tcPr>
          <w:p w:rsidR="00AF67CC" w:rsidRPr="00D36C3C" w:rsidRDefault="00AF67CC" w:rsidP="00570203">
            <w:pPr>
              <w:jc w:val="center"/>
              <w:rPr>
                <w:b/>
              </w:rPr>
            </w:pPr>
            <w:r w:rsidRPr="00D36C3C">
              <w:rPr>
                <w:b/>
              </w:rPr>
              <w:t>GM (SD)</w:t>
            </w:r>
          </w:p>
        </w:tc>
        <w:tc>
          <w:tcPr>
            <w:tcW w:w="1573" w:type="dxa"/>
            <w:tcBorders>
              <w:bottom w:val="single" w:sz="4" w:space="0" w:color="000000" w:themeColor="text1"/>
            </w:tcBorders>
          </w:tcPr>
          <w:p w:rsidR="00AF67CC" w:rsidRPr="00D36C3C" w:rsidRDefault="00AF67CC" w:rsidP="00570203">
            <w:pPr>
              <w:jc w:val="center"/>
              <w:rPr>
                <w:b/>
              </w:rPr>
            </w:pPr>
            <w:r w:rsidRPr="00D36C3C">
              <w:rPr>
                <w:b/>
              </w:rPr>
              <w:t>GM (SD)</w:t>
            </w:r>
          </w:p>
        </w:tc>
        <w:tc>
          <w:tcPr>
            <w:tcW w:w="1573" w:type="dxa"/>
            <w:tcBorders>
              <w:bottom w:val="single" w:sz="4" w:space="0" w:color="000000" w:themeColor="text1"/>
            </w:tcBorders>
          </w:tcPr>
          <w:p w:rsidR="00AF67CC" w:rsidRPr="00D36C3C" w:rsidRDefault="00AF67CC" w:rsidP="00570203">
            <w:pPr>
              <w:jc w:val="center"/>
              <w:rPr>
                <w:b/>
              </w:rPr>
            </w:pPr>
            <w:r w:rsidRPr="00D36C3C">
              <w:rPr>
                <w:b/>
              </w:rPr>
              <w:t>Mean (SD)</w:t>
            </w:r>
          </w:p>
        </w:tc>
        <w:tc>
          <w:tcPr>
            <w:tcW w:w="1573" w:type="dxa"/>
            <w:tcBorders>
              <w:bottom w:val="single" w:sz="4" w:space="0" w:color="000000" w:themeColor="text1"/>
            </w:tcBorders>
          </w:tcPr>
          <w:p w:rsidR="00AF67CC" w:rsidRPr="00D36C3C" w:rsidRDefault="00AF67CC" w:rsidP="00570203">
            <w:pPr>
              <w:jc w:val="center"/>
              <w:rPr>
                <w:b/>
              </w:rPr>
            </w:pPr>
            <w:r w:rsidRPr="00D36C3C">
              <w:rPr>
                <w:b/>
              </w:rPr>
              <w:t>Mean (SD)</w:t>
            </w:r>
          </w:p>
        </w:tc>
      </w:tr>
      <w:tr w:rsidR="00AF67CC" w:rsidTr="00570203">
        <w:trPr>
          <w:trHeight w:val="256"/>
        </w:trPr>
        <w:tc>
          <w:tcPr>
            <w:tcW w:w="1818" w:type="dxa"/>
            <w:tcBorders>
              <w:top w:val="single" w:sz="4" w:space="0" w:color="000000" w:themeColor="text1"/>
              <w:bottom w:val="nil"/>
            </w:tcBorders>
          </w:tcPr>
          <w:p w:rsidR="00AF67CC" w:rsidRPr="00D36C3C" w:rsidRDefault="00AF67CC" w:rsidP="00570203">
            <w:pPr>
              <w:rPr>
                <w:b/>
              </w:rPr>
            </w:pPr>
            <w:r>
              <w:rPr>
                <w:b/>
              </w:rPr>
              <w:t>OCA</w:t>
            </w:r>
            <w:r w:rsidRPr="00D36C3C">
              <w:rPr>
                <w:b/>
              </w:rPr>
              <w:t xml:space="preserve">2 </w:t>
            </w:r>
            <w:r>
              <w:rPr>
                <w:b/>
              </w:rPr>
              <w:t xml:space="preserve"> </w:t>
            </w:r>
            <w:r w:rsidRPr="00D36C3C">
              <w:rPr>
                <w:b/>
              </w:rPr>
              <w:t>variants</w:t>
            </w:r>
          </w:p>
        </w:tc>
        <w:tc>
          <w:tcPr>
            <w:tcW w:w="1329" w:type="dxa"/>
            <w:tcBorders>
              <w:top w:val="single" w:sz="4" w:space="0" w:color="000000" w:themeColor="text1"/>
              <w:bottom w:val="nil"/>
            </w:tcBorders>
          </w:tcPr>
          <w:p w:rsidR="00AF67CC" w:rsidRDefault="00AF67CC" w:rsidP="00570203"/>
        </w:tc>
        <w:tc>
          <w:tcPr>
            <w:tcW w:w="1573" w:type="dxa"/>
            <w:tcBorders>
              <w:top w:val="single" w:sz="4" w:space="0" w:color="000000" w:themeColor="text1"/>
              <w:bottom w:val="nil"/>
            </w:tcBorders>
          </w:tcPr>
          <w:p w:rsidR="00AF67CC" w:rsidRDefault="00AF67CC" w:rsidP="00570203"/>
        </w:tc>
        <w:tc>
          <w:tcPr>
            <w:tcW w:w="1573" w:type="dxa"/>
            <w:tcBorders>
              <w:top w:val="single" w:sz="4" w:space="0" w:color="000000" w:themeColor="text1"/>
              <w:bottom w:val="nil"/>
            </w:tcBorders>
          </w:tcPr>
          <w:p w:rsidR="00AF67CC" w:rsidRDefault="00AF67CC" w:rsidP="00570203"/>
        </w:tc>
        <w:tc>
          <w:tcPr>
            <w:tcW w:w="1573" w:type="dxa"/>
            <w:tcBorders>
              <w:top w:val="single" w:sz="4" w:space="0" w:color="000000" w:themeColor="text1"/>
              <w:bottom w:val="nil"/>
            </w:tcBorders>
          </w:tcPr>
          <w:p w:rsidR="00AF67CC" w:rsidRDefault="00AF67CC" w:rsidP="00570203"/>
        </w:tc>
        <w:tc>
          <w:tcPr>
            <w:tcW w:w="1573" w:type="dxa"/>
            <w:tcBorders>
              <w:top w:val="single" w:sz="4" w:space="0" w:color="000000" w:themeColor="text1"/>
              <w:bottom w:val="nil"/>
            </w:tcBorders>
          </w:tcPr>
          <w:p w:rsidR="00AF67CC" w:rsidRDefault="00AF67CC" w:rsidP="00570203"/>
        </w:tc>
      </w:tr>
      <w:tr w:rsidR="00AF67CC" w:rsidTr="00570203">
        <w:trPr>
          <w:trHeight w:val="271"/>
        </w:trPr>
        <w:tc>
          <w:tcPr>
            <w:tcW w:w="1818" w:type="dxa"/>
            <w:tcBorders>
              <w:top w:val="nil"/>
            </w:tcBorders>
          </w:tcPr>
          <w:p w:rsidR="00AF67CC" w:rsidRPr="00D36C3C" w:rsidRDefault="00AF67CC" w:rsidP="00570203">
            <w:pPr>
              <w:rPr>
                <w:b/>
              </w:rPr>
            </w:pPr>
            <w:r w:rsidRPr="00D36C3C">
              <w:rPr>
                <w:b/>
              </w:rPr>
              <w:t xml:space="preserve">    gg</w:t>
            </w:r>
          </w:p>
        </w:tc>
        <w:tc>
          <w:tcPr>
            <w:tcW w:w="1329" w:type="dxa"/>
            <w:tcBorders>
              <w:top w:val="nil"/>
            </w:tcBorders>
          </w:tcPr>
          <w:p w:rsidR="00AF67CC" w:rsidRDefault="00AF67CC" w:rsidP="00570203">
            <w:pPr>
              <w:jc w:val="right"/>
            </w:pPr>
            <w:r>
              <w:t>228 (48.3)</w:t>
            </w:r>
          </w:p>
        </w:tc>
        <w:tc>
          <w:tcPr>
            <w:tcW w:w="1573" w:type="dxa"/>
            <w:tcBorders>
              <w:top w:val="nil"/>
            </w:tcBorders>
          </w:tcPr>
          <w:p w:rsidR="00AF67CC" w:rsidRDefault="00AF67CC" w:rsidP="00570203">
            <w:pPr>
              <w:jc w:val="right"/>
            </w:pPr>
            <w:r>
              <w:t>44.1 (28.0)</w:t>
            </w:r>
            <w:r w:rsidRPr="00DD5A78">
              <w:rPr>
                <w:vertAlign w:val="superscript"/>
              </w:rPr>
              <w:sym w:font="Symbol" w:char="F078"/>
            </w:r>
          </w:p>
        </w:tc>
        <w:tc>
          <w:tcPr>
            <w:tcW w:w="1573" w:type="dxa"/>
            <w:tcBorders>
              <w:top w:val="nil"/>
            </w:tcBorders>
          </w:tcPr>
          <w:p w:rsidR="00AF67CC" w:rsidRDefault="00AF67CC" w:rsidP="00570203">
            <w:pPr>
              <w:jc w:val="right"/>
            </w:pPr>
            <w:r>
              <w:t>55.6 (31.7)</w:t>
            </w:r>
            <w:r w:rsidRPr="00DD5A78">
              <w:rPr>
                <w:vertAlign w:val="superscript"/>
              </w:rPr>
              <w:sym w:font="Symbol" w:char="F078"/>
            </w:r>
          </w:p>
        </w:tc>
        <w:tc>
          <w:tcPr>
            <w:tcW w:w="1573" w:type="dxa"/>
            <w:tcBorders>
              <w:top w:val="nil"/>
            </w:tcBorders>
          </w:tcPr>
          <w:p w:rsidR="00AF67CC" w:rsidRDefault="00AF67CC" w:rsidP="00570203">
            <w:pPr>
              <w:jc w:val="right"/>
            </w:pPr>
            <w:r>
              <w:t>2.1 (2.1)</w:t>
            </w:r>
          </w:p>
        </w:tc>
        <w:tc>
          <w:tcPr>
            <w:tcW w:w="1573" w:type="dxa"/>
            <w:tcBorders>
              <w:top w:val="nil"/>
            </w:tcBorders>
          </w:tcPr>
          <w:p w:rsidR="00AF67CC" w:rsidRDefault="00AF67CC" w:rsidP="00570203">
            <w:pPr>
              <w:jc w:val="right"/>
            </w:pPr>
            <w:r>
              <w:t>2.5 (2.5)</w:t>
            </w:r>
          </w:p>
        </w:tc>
      </w:tr>
      <w:tr w:rsidR="00AF67CC" w:rsidTr="00570203">
        <w:trPr>
          <w:trHeight w:val="256"/>
        </w:trPr>
        <w:tc>
          <w:tcPr>
            <w:tcW w:w="1818" w:type="dxa"/>
          </w:tcPr>
          <w:p w:rsidR="00AF67CC" w:rsidRPr="00D36C3C" w:rsidRDefault="00AF67CC" w:rsidP="00570203">
            <w:pPr>
              <w:rPr>
                <w:b/>
              </w:rPr>
            </w:pPr>
            <w:r w:rsidRPr="00D36C3C">
              <w:rPr>
                <w:b/>
              </w:rPr>
              <w:t xml:space="preserve">    ga</w:t>
            </w:r>
          </w:p>
        </w:tc>
        <w:tc>
          <w:tcPr>
            <w:tcW w:w="1329" w:type="dxa"/>
          </w:tcPr>
          <w:p w:rsidR="00AF67CC" w:rsidRDefault="00AF67CC" w:rsidP="00570203">
            <w:pPr>
              <w:jc w:val="right"/>
            </w:pPr>
            <w:r>
              <w:t>195 (41.3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 xml:space="preserve">39.5 (24.3) 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48.3 (29.6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2.2 (2.2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2.7 (2.4)</w:t>
            </w:r>
          </w:p>
        </w:tc>
      </w:tr>
      <w:tr w:rsidR="00AF67CC" w:rsidTr="00570203">
        <w:trPr>
          <w:trHeight w:val="271"/>
        </w:trPr>
        <w:tc>
          <w:tcPr>
            <w:tcW w:w="1818" w:type="dxa"/>
          </w:tcPr>
          <w:p w:rsidR="00AF67CC" w:rsidRPr="00D36C3C" w:rsidRDefault="00AF67CC" w:rsidP="00570203">
            <w:pPr>
              <w:rPr>
                <w:b/>
              </w:rPr>
            </w:pPr>
            <w:r w:rsidRPr="00D36C3C">
              <w:rPr>
                <w:b/>
              </w:rPr>
              <w:t xml:space="preserve">    aa</w:t>
            </w:r>
          </w:p>
        </w:tc>
        <w:tc>
          <w:tcPr>
            <w:tcW w:w="1329" w:type="dxa"/>
          </w:tcPr>
          <w:p w:rsidR="00AF67CC" w:rsidRDefault="00AF67CC" w:rsidP="00570203">
            <w:pPr>
              <w:jc w:val="right"/>
            </w:pPr>
            <w:r>
              <w:t>49 (10.4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31.5 (18.9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40.8 (25.0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2.6 (2.9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3.0 (3.2)</w:t>
            </w:r>
          </w:p>
        </w:tc>
      </w:tr>
      <w:tr w:rsidR="00AF67CC" w:rsidTr="00570203">
        <w:trPr>
          <w:trHeight w:val="271"/>
        </w:trPr>
        <w:tc>
          <w:tcPr>
            <w:tcW w:w="1818" w:type="dxa"/>
          </w:tcPr>
          <w:p w:rsidR="00AF67CC" w:rsidRPr="00D36C3C" w:rsidRDefault="00AF67CC" w:rsidP="00570203">
            <w:pPr>
              <w:rPr>
                <w:b/>
              </w:rPr>
            </w:pPr>
            <w:r w:rsidRPr="00D36C3C">
              <w:rPr>
                <w:b/>
              </w:rPr>
              <w:t>Gender</w:t>
            </w:r>
          </w:p>
        </w:tc>
        <w:tc>
          <w:tcPr>
            <w:tcW w:w="1329" w:type="dxa"/>
          </w:tcPr>
          <w:p w:rsidR="00AF67CC" w:rsidRDefault="00AF67CC" w:rsidP="00570203">
            <w:pPr>
              <w:jc w:val="right"/>
            </w:pP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</w:p>
        </w:tc>
      </w:tr>
      <w:tr w:rsidR="00AF67CC" w:rsidTr="00570203">
        <w:trPr>
          <w:trHeight w:val="271"/>
        </w:trPr>
        <w:tc>
          <w:tcPr>
            <w:tcW w:w="1818" w:type="dxa"/>
          </w:tcPr>
          <w:p w:rsidR="00AF67CC" w:rsidRPr="00D36C3C" w:rsidRDefault="00AF67CC" w:rsidP="00570203">
            <w:pPr>
              <w:rPr>
                <w:b/>
              </w:rPr>
            </w:pPr>
            <w:r w:rsidRPr="00D36C3C">
              <w:rPr>
                <w:b/>
              </w:rPr>
              <w:t xml:space="preserve">    Female</w:t>
            </w:r>
          </w:p>
        </w:tc>
        <w:tc>
          <w:tcPr>
            <w:tcW w:w="1329" w:type="dxa"/>
          </w:tcPr>
          <w:p w:rsidR="00AF67CC" w:rsidRDefault="00AF67CC" w:rsidP="00570203">
            <w:pPr>
              <w:jc w:val="right"/>
            </w:pPr>
            <w:r>
              <w:t>250 (53.0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 w:rsidRPr="00123CD0">
              <w:t>38.</w:t>
            </w:r>
            <w:r w:rsidRPr="00C72B4A">
              <w:t>8 (25.2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48.8 (28.9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2.2 (2.1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2.7 (2.5)</w:t>
            </w:r>
          </w:p>
        </w:tc>
      </w:tr>
      <w:tr w:rsidR="00AF67CC" w:rsidTr="00570203">
        <w:trPr>
          <w:trHeight w:val="271"/>
        </w:trPr>
        <w:tc>
          <w:tcPr>
            <w:tcW w:w="1818" w:type="dxa"/>
          </w:tcPr>
          <w:p w:rsidR="00AF67CC" w:rsidRPr="00D36C3C" w:rsidRDefault="00AF67CC" w:rsidP="00570203">
            <w:pPr>
              <w:rPr>
                <w:b/>
              </w:rPr>
            </w:pPr>
            <w:r w:rsidRPr="00D36C3C">
              <w:rPr>
                <w:b/>
              </w:rPr>
              <w:t xml:space="preserve">    Male</w:t>
            </w:r>
          </w:p>
        </w:tc>
        <w:tc>
          <w:tcPr>
            <w:tcW w:w="1329" w:type="dxa"/>
          </w:tcPr>
          <w:p w:rsidR="00AF67CC" w:rsidRDefault="00AF67CC" w:rsidP="00570203">
            <w:pPr>
              <w:jc w:val="right"/>
            </w:pPr>
            <w:r>
              <w:t>222 (47.0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43.3 (26.6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53.7 (32.2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2.7 (2.4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2.7 (2.6)</w:t>
            </w:r>
          </w:p>
        </w:tc>
      </w:tr>
      <w:tr w:rsidR="00AF67CC" w:rsidTr="00570203">
        <w:trPr>
          <w:trHeight w:val="271"/>
        </w:trPr>
        <w:tc>
          <w:tcPr>
            <w:tcW w:w="1818" w:type="dxa"/>
          </w:tcPr>
          <w:p w:rsidR="00AF67CC" w:rsidRPr="00D36C3C" w:rsidRDefault="00AF67CC" w:rsidP="00570203">
            <w:pPr>
              <w:rPr>
                <w:b/>
              </w:rPr>
            </w:pPr>
            <w:r w:rsidRPr="00D36C3C">
              <w:rPr>
                <w:b/>
              </w:rPr>
              <w:t>Ethnicity</w:t>
            </w:r>
          </w:p>
        </w:tc>
        <w:tc>
          <w:tcPr>
            <w:tcW w:w="1329" w:type="dxa"/>
          </w:tcPr>
          <w:p w:rsidR="00AF67CC" w:rsidRDefault="00AF67CC" w:rsidP="00570203">
            <w:pPr>
              <w:jc w:val="right"/>
            </w:pP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</w:p>
        </w:tc>
      </w:tr>
      <w:tr w:rsidR="00AF67CC" w:rsidTr="00570203">
        <w:trPr>
          <w:trHeight w:val="271"/>
        </w:trPr>
        <w:tc>
          <w:tcPr>
            <w:tcW w:w="1818" w:type="dxa"/>
          </w:tcPr>
          <w:p w:rsidR="00AF67CC" w:rsidRPr="00D36C3C" w:rsidRDefault="00AF67CC" w:rsidP="00570203">
            <w:pPr>
              <w:rPr>
                <w:b/>
              </w:rPr>
            </w:pPr>
            <w:r w:rsidRPr="00D36C3C">
              <w:rPr>
                <w:b/>
              </w:rPr>
              <w:t xml:space="preserve">    Non-Hispanic</w:t>
            </w:r>
          </w:p>
        </w:tc>
        <w:tc>
          <w:tcPr>
            <w:tcW w:w="1329" w:type="dxa"/>
          </w:tcPr>
          <w:p w:rsidR="00AF67CC" w:rsidRDefault="00AF67CC" w:rsidP="00570203">
            <w:pPr>
              <w:jc w:val="right"/>
            </w:pPr>
            <w:r>
              <w:t>410 (86.9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43.0 (26.4)</w:t>
            </w:r>
            <w:r w:rsidRPr="00DD5A78">
              <w:rPr>
                <w:vertAlign w:val="superscript"/>
              </w:rPr>
              <w:sym w:font="Symbol" w:char="F078"/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53.5 (30.6)</w:t>
            </w:r>
            <w:r w:rsidRPr="00DD5A78">
              <w:rPr>
                <w:vertAlign w:val="superscript"/>
              </w:rPr>
              <w:sym w:font="Symbol" w:char="F078"/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2.3 (2.2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2.7 (2.6)</w:t>
            </w:r>
          </w:p>
        </w:tc>
      </w:tr>
      <w:tr w:rsidR="00AF67CC" w:rsidTr="00570203">
        <w:trPr>
          <w:trHeight w:val="271"/>
        </w:trPr>
        <w:tc>
          <w:tcPr>
            <w:tcW w:w="1818" w:type="dxa"/>
          </w:tcPr>
          <w:p w:rsidR="00AF67CC" w:rsidRPr="00D36C3C" w:rsidRDefault="00AF67CC" w:rsidP="00570203">
            <w:pPr>
              <w:rPr>
                <w:b/>
              </w:rPr>
            </w:pPr>
            <w:r w:rsidRPr="00D36C3C">
              <w:rPr>
                <w:b/>
              </w:rPr>
              <w:t xml:space="preserve">    Hispanic</w:t>
            </w:r>
          </w:p>
        </w:tc>
        <w:tc>
          <w:tcPr>
            <w:tcW w:w="1329" w:type="dxa"/>
          </w:tcPr>
          <w:p w:rsidR="00AF67CC" w:rsidRDefault="00AF67CC" w:rsidP="00570203">
            <w:pPr>
              <w:jc w:val="right"/>
            </w:pPr>
            <w:r>
              <w:t>62 (13.1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27.1 (16.9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33.4 (24.0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2.0 (2.4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2.3 (2.6)</w:t>
            </w:r>
          </w:p>
        </w:tc>
      </w:tr>
      <w:tr w:rsidR="00AF67CC" w:rsidTr="00570203">
        <w:trPr>
          <w:trHeight w:val="271"/>
        </w:trPr>
        <w:tc>
          <w:tcPr>
            <w:tcW w:w="1818" w:type="dxa"/>
          </w:tcPr>
          <w:p w:rsidR="00AF67CC" w:rsidRPr="00D36C3C" w:rsidRDefault="00AF67CC" w:rsidP="00570203">
            <w:pPr>
              <w:rPr>
                <w:b/>
              </w:rPr>
            </w:pPr>
            <w:r w:rsidRPr="00D36C3C">
              <w:rPr>
                <w:b/>
                <w:shd w:val="clear" w:color="auto" w:fill="FFFFFF"/>
              </w:rPr>
              <w:t>H</w:t>
            </w:r>
            <w:r w:rsidRPr="00D36C3C">
              <w:rPr>
                <w:rFonts w:ascii="Calibri" w:eastAsia="宋体" w:hAnsi="Calibri" w:cs="Times New Roman"/>
                <w:b/>
                <w:shd w:val="clear" w:color="auto" w:fill="FFFFFF"/>
              </w:rPr>
              <w:t>air</w:t>
            </w:r>
            <w:r>
              <w:rPr>
                <w:rFonts w:ascii="Calibri" w:eastAsia="宋体" w:hAnsi="Calibri" w:cs="Times New Roman"/>
                <w:b/>
                <w:shd w:val="clear" w:color="auto" w:fill="FFFFFF"/>
              </w:rPr>
              <w:t xml:space="preserve"> </w:t>
            </w:r>
            <w:r w:rsidRPr="00D36C3C">
              <w:rPr>
                <w:rFonts w:ascii="Calibri" w:eastAsia="宋体" w:hAnsi="Calibri" w:cs="Times New Roman"/>
                <w:b/>
                <w:shd w:val="clear" w:color="auto" w:fill="FFFFFF"/>
              </w:rPr>
              <w:t>color</w:t>
            </w:r>
          </w:p>
        </w:tc>
        <w:tc>
          <w:tcPr>
            <w:tcW w:w="1329" w:type="dxa"/>
          </w:tcPr>
          <w:p w:rsidR="00AF67CC" w:rsidRDefault="00AF67CC" w:rsidP="00570203">
            <w:pPr>
              <w:jc w:val="right"/>
            </w:pP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</w:p>
        </w:tc>
      </w:tr>
      <w:tr w:rsidR="00AF67CC" w:rsidTr="00570203">
        <w:trPr>
          <w:trHeight w:val="271"/>
        </w:trPr>
        <w:tc>
          <w:tcPr>
            <w:tcW w:w="1818" w:type="dxa"/>
          </w:tcPr>
          <w:p w:rsidR="00AF67CC" w:rsidRPr="00D36C3C" w:rsidRDefault="00AF67CC" w:rsidP="00570203">
            <w:pPr>
              <w:rPr>
                <w:b/>
              </w:rPr>
            </w:pPr>
            <w:r w:rsidRPr="00D36C3C">
              <w:rPr>
                <w:b/>
                <w:shd w:val="clear" w:color="auto" w:fill="FFFFFF"/>
              </w:rPr>
              <w:t xml:space="preserve">    Blonde</w:t>
            </w:r>
          </w:p>
        </w:tc>
        <w:tc>
          <w:tcPr>
            <w:tcW w:w="1329" w:type="dxa"/>
          </w:tcPr>
          <w:p w:rsidR="00AF67CC" w:rsidRDefault="00AF67CC" w:rsidP="00570203">
            <w:pPr>
              <w:jc w:val="right"/>
            </w:pPr>
            <w:r>
              <w:t>220 (46.7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43.6 (25.3)</w:t>
            </w:r>
            <w:r w:rsidRPr="00DD5A78">
              <w:rPr>
                <w:vertAlign w:val="superscript"/>
              </w:rPr>
              <w:sym w:font="Symbol" w:char="F078"/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55.5 (30.7)</w:t>
            </w:r>
            <w:r w:rsidRPr="00DD5A78">
              <w:rPr>
                <w:vertAlign w:val="superscript"/>
              </w:rPr>
              <w:sym w:font="Symbol" w:char="F078"/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2.3 (2.2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2.8 (2.5)</w:t>
            </w:r>
          </w:p>
        </w:tc>
      </w:tr>
      <w:tr w:rsidR="00AF67CC" w:rsidTr="00570203">
        <w:trPr>
          <w:trHeight w:val="271"/>
        </w:trPr>
        <w:tc>
          <w:tcPr>
            <w:tcW w:w="1818" w:type="dxa"/>
          </w:tcPr>
          <w:p w:rsidR="00AF67CC" w:rsidRPr="00D36C3C" w:rsidRDefault="00AF67CC" w:rsidP="00570203">
            <w:pPr>
              <w:rPr>
                <w:b/>
              </w:rPr>
            </w:pPr>
            <w:r w:rsidRPr="00D36C3C">
              <w:rPr>
                <w:b/>
              </w:rPr>
              <w:t xml:space="preserve">    Red</w:t>
            </w:r>
          </w:p>
        </w:tc>
        <w:tc>
          <w:tcPr>
            <w:tcW w:w="1329" w:type="dxa"/>
          </w:tcPr>
          <w:p w:rsidR="00AF67CC" w:rsidRDefault="00AF67CC" w:rsidP="00570203">
            <w:pPr>
              <w:jc w:val="right"/>
            </w:pPr>
            <w:r>
              <w:t>27 (5.7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27.3 (21.5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36.1 (22.5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2.7 (2.3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3.1 (2.7)</w:t>
            </w:r>
          </w:p>
        </w:tc>
      </w:tr>
      <w:tr w:rsidR="00AF67CC" w:rsidTr="00570203">
        <w:trPr>
          <w:trHeight w:val="271"/>
        </w:trPr>
        <w:tc>
          <w:tcPr>
            <w:tcW w:w="1818" w:type="dxa"/>
          </w:tcPr>
          <w:p w:rsidR="00AF67CC" w:rsidRPr="00D36C3C" w:rsidRDefault="00AF67CC" w:rsidP="00570203">
            <w:pPr>
              <w:rPr>
                <w:b/>
              </w:rPr>
            </w:pPr>
            <w:r w:rsidRPr="00D36C3C">
              <w:rPr>
                <w:b/>
              </w:rPr>
              <w:t xml:space="preserve">    Brown</w:t>
            </w:r>
          </w:p>
        </w:tc>
        <w:tc>
          <w:tcPr>
            <w:tcW w:w="1329" w:type="dxa"/>
          </w:tcPr>
          <w:p w:rsidR="00AF67CC" w:rsidRDefault="00AF67CC" w:rsidP="00570203">
            <w:pPr>
              <w:jc w:val="right"/>
            </w:pPr>
            <w:r>
              <w:t>212 (45.0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40.9 (26.7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 xml:space="preserve">49.0(29.9) 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2.0 (2.2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2.5 (2.6)</w:t>
            </w:r>
          </w:p>
        </w:tc>
      </w:tr>
      <w:tr w:rsidR="00AF67CC" w:rsidTr="00570203">
        <w:trPr>
          <w:trHeight w:val="271"/>
        </w:trPr>
        <w:tc>
          <w:tcPr>
            <w:tcW w:w="1818" w:type="dxa"/>
          </w:tcPr>
          <w:p w:rsidR="00AF67CC" w:rsidRPr="00D36C3C" w:rsidRDefault="00AF67CC" w:rsidP="00570203">
            <w:pPr>
              <w:rPr>
                <w:b/>
              </w:rPr>
            </w:pPr>
            <w:r w:rsidRPr="00D36C3C">
              <w:rPr>
                <w:b/>
              </w:rPr>
              <w:t xml:space="preserve">    Black</w:t>
            </w:r>
          </w:p>
        </w:tc>
        <w:tc>
          <w:tcPr>
            <w:tcW w:w="1329" w:type="dxa"/>
          </w:tcPr>
          <w:p w:rsidR="00AF67CC" w:rsidRDefault="00AF67CC" w:rsidP="00570203">
            <w:pPr>
              <w:jc w:val="right"/>
            </w:pPr>
            <w:r>
              <w:t>12 (2.6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22.4(14.0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2.3(2.8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2.3 (2.8)</w:t>
            </w:r>
          </w:p>
        </w:tc>
        <w:tc>
          <w:tcPr>
            <w:tcW w:w="1573" w:type="dxa"/>
          </w:tcPr>
          <w:p w:rsidR="00AF67CC" w:rsidRDefault="00AF67CC" w:rsidP="00570203">
            <w:pPr>
              <w:jc w:val="right"/>
            </w:pPr>
            <w:r>
              <w:t>2.3 (2.8)</w:t>
            </w:r>
          </w:p>
        </w:tc>
      </w:tr>
    </w:tbl>
    <w:p w:rsidR="00134FB9" w:rsidRDefault="00134FB9" w:rsidP="00134FB9">
      <w:pPr>
        <w:spacing w:after="0" w:line="240" w:lineRule="auto"/>
      </w:pPr>
      <w:r w:rsidRPr="00C72B4A">
        <w:t>Note</w:t>
      </w:r>
      <w:r>
        <w:t>: mole count data on Colorado children born in 1998 (n=472)</w:t>
      </w:r>
    </w:p>
    <w:p w:rsidR="00134FB9" w:rsidRDefault="00134FB9" w:rsidP="00134FB9">
      <w:pPr>
        <w:spacing w:after="0" w:line="240" w:lineRule="auto"/>
      </w:pPr>
      <w:r w:rsidRPr="00DD5A78">
        <w:rPr>
          <w:vertAlign w:val="superscript"/>
        </w:rPr>
        <w:sym w:font="Symbol" w:char="F078"/>
      </w:r>
      <w:r>
        <w:rPr>
          <w:vertAlign w:val="superscript"/>
        </w:rPr>
        <w:t xml:space="preserve"> </w:t>
      </w:r>
      <w:r w:rsidRPr="00C72B4A">
        <w:t>P</w:t>
      </w:r>
      <w:r>
        <w:t>&lt;0.01</w:t>
      </w:r>
    </w:p>
    <w:p w:rsidR="00C338DE" w:rsidRDefault="0066104E" w:rsidP="00C338DE">
      <w:pPr>
        <w:spacing w:before="240"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66104E">
        <w:rPr>
          <w:rFonts w:ascii="Times New Roman" w:hAnsi="Times New Roman" w:cs="Times New Roman"/>
          <w:b/>
          <w:sz w:val="24"/>
          <w:szCs w:val="24"/>
        </w:rPr>
        <w:t>OCA2 status and nevus development</w:t>
      </w:r>
    </w:p>
    <w:p w:rsidR="001620E5" w:rsidRDefault="0066104E" w:rsidP="00C338DE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A44D04" w:rsidRPr="00A44D04">
        <w:rPr>
          <w:rFonts w:ascii="Times New Roman" w:hAnsi="Times New Roman" w:cs="Times New Roman"/>
          <w:sz w:val="24"/>
          <w:szCs w:val="24"/>
        </w:rPr>
        <w:t>Anova tests for relationship between OCA2 variants and nevi are reported in Table 1.  The test suggest</w:t>
      </w:r>
      <w:r w:rsidR="00A44D04">
        <w:rPr>
          <w:rFonts w:ascii="Times New Roman" w:hAnsi="Times New Roman" w:cs="Times New Roman"/>
          <w:sz w:val="24"/>
          <w:szCs w:val="24"/>
        </w:rPr>
        <w:t>ed</w:t>
      </w:r>
      <w:r w:rsidR="00A44D04" w:rsidRPr="00A44D04">
        <w:rPr>
          <w:rFonts w:ascii="Times New Roman" w:hAnsi="Times New Roman" w:cs="Times New Roman"/>
          <w:sz w:val="24"/>
          <w:szCs w:val="24"/>
        </w:rPr>
        <w:t xml:space="preserve"> that at least one of the groups has significantly different </w:t>
      </w:r>
      <w:r w:rsidR="00A44D04">
        <w:rPr>
          <w:rFonts w:ascii="Times New Roman" w:hAnsi="Times New Roman" w:cs="Times New Roman"/>
          <w:sz w:val="24"/>
          <w:szCs w:val="24"/>
        </w:rPr>
        <w:t>nevi number</w:t>
      </w:r>
      <w:r w:rsidR="00A44D04" w:rsidRPr="00A44D04">
        <w:rPr>
          <w:rFonts w:ascii="Times New Roman" w:hAnsi="Times New Roman" w:cs="Times New Roman"/>
          <w:sz w:val="24"/>
          <w:szCs w:val="24"/>
        </w:rPr>
        <w:t xml:space="preserve"> than the rest</w:t>
      </w:r>
      <w:r w:rsidR="00A44D04">
        <w:rPr>
          <w:rFonts w:ascii="Times New Roman" w:hAnsi="Times New Roman" w:cs="Times New Roman"/>
          <w:sz w:val="24"/>
          <w:szCs w:val="24"/>
        </w:rPr>
        <w:t xml:space="preserve"> both in 2007 and </w:t>
      </w:r>
      <w:r w:rsidR="00354728">
        <w:rPr>
          <w:rFonts w:ascii="Times New Roman" w:hAnsi="Times New Roman" w:cs="Times New Roman"/>
          <w:sz w:val="24"/>
          <w:szCs w:val="24"/>
        </w:rPr>
        <w:t xml:space="preserve">in </w:t>
      </w:r>
      <w:r w:rsidR="00A44D04">
        <w:rPr>
          <w:rFonts w:ascii="Times New Roman" w:hAnsi="Times New Roman" w:cs="Times New Roman"/>
          <w:sz w:val="24"/>
          <w:szCs w:val="24"/>
        </w:rPr>
        <w:t xml:space="preserve">2008. Tukey’s multiple comparison </w:t>
      </w:r>
      <w:r w:rsidR="00A44D04" w:rsidRPr="006502EF">
        <w:rPr>
          <w:rFonts w:ascii="Times New Roman" w:hAnsi="Times New Roman" w:cs="Times New Roman"/>
          <w:sz w:val="24"/>
          <w:szCs w:val="24"/>
        </w:rPr>
        <w:t>tests</w:t>
      </w:r>
      <w:r w:rsidR="00A44D04">
        <w:rPr>
          <w:rFonts w:ascii="Times New Roman" w:hAnsi="Times New Roman" w:cs="Times New Roman"/>
          <w:sz w:val="24"/>
          <w:szCs w:val="24"/>
        </w:rPr>
        <w:t xml:space="preserve"> further indicated that </w:t>
      </w:r>
      <w:r w:rsidR="00354728">
        <w:rPr>
          <w:rFonts w:ascii="Times New Roman" w:hAnsi="Times New Roman" w:cs="Times New Roman"/>
          <w:sz w:val="24"/>
          <w:szCs w:val="24"/>
        </w:rPr>
        <w:t>children</w:t>
      </w:r>
      <w:r w:rsidR="00A44D04">
        <w:rPr>
          <w:rFonts w:ascii="Times New Roman" w:hAnsi="Times New Roman" w:cs="Times New Roman"/>
          <w:sz w:val="24"/>
          <w:szCs w:val="24"/>
        </w:rPr>
        <w:t xml:space="preserve"> with gg </w:t>
      </w:r>
      <w:r w:rsidR="00A44D04" w:rsidRPr="00A44D04">
        <w:rPr>
          <w:rFonts w:ascii="Times New Roman" w:hAnsi="Times New Roman" w:cs="Times New Roman"/>
          <w:sz w:val="24"/>
          <w:szCs w:val="24"/>
        </w:rPr>
        <w:t>are more susceptible to nevus development</w:t>
      </w:r>
      <w:r w:rsidR="007D7EA4">
        <w:rPr>
          <w:rFonts w:ascii="Times New Roman" w:hAnsi="Times New Roman" w:cs="Times New Roman"/>
          <w:sz w:val="24"/>
          <w:szCs w:val="24"/>
        </w:rPr>
        <w:t xml:space="preserve"> than the ones who have aa gene</w:t>
      </w:r>
      <w:r w:rsidR="00A44D04">
        <w:rPr>
          <w:rFonts w:ascii="Times New Roman" w:hAnsi="Times New Roman" w:cs="Times New Roman"/>
          <w:sz w:val="24"/>
          <w:szCs w:val="24"/>
        </w:rPr>
        <w:t xml:space="preserve"> (Figure 1). </w:t>
      </w:r>
    </w:p>
    <w:p w:rsidR="007D13BA" w:rsidRDefault="007D13BA" w:rsidP="00C338D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1620E5" w:rsidRDefault="00D045E4" w:rsidP="00C338DE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t is well known that non-Hispanic have much higher incidence rate of </w:t>
      </w:r>
      <w:r w:rsidRPr="00185EDB">
        <w:rPr>
          <w:rFonts w:ascii="Times New Roman" w:hAnsi="Times New Roman" w:cs="Times New Roman"/>
          <w:sz w:val="24"/>
          <w:szCs w:val="24"/>
        </w:rPr>
        <w:t>melanoma</w:t>
      </w:r>
      <w:r>
        <w:rPr>
          <w:rFonts w:ascii="Times New Roman" w:hAnsi="Times New Roman" w:cs="Times New Roman"/>
          <w:sz w:val="24"/>
          <w:szCs w:val="24"/>
        </w:rPr>
        <w:t xml:space="preserve"> and much more nevus than Hispanic</w:t>
      </w:r>
      <w:r w:rsidR="00224388">
        <w:rPr>
          <w:rFonts w:ascii="Times New Roman" w:hAnsi="Times New Roman" w:cs="Times New Roman"/>
          <w:sz w:val="24"/>
          <w:szCs w:val="24"/>
        </w:rPr>
        <w:t xml:space="preserve"> </w: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cmFuZTwvQXV0aG9yPjxZZWFyPjIwMDk8L1llYXI+PFJl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</w:fldData>
        </w:fldChar>
      </w:r>
      <w:r w:rsidR="00B818C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cmFuZTwvQXV0aG9yPjxZZWFyPjIwMDk8L1llYXI+PFJl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</w:fldData>
        </w:fldChar>
      </w:r>
      <w:r w:rsidR="00B818C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separate"/>
      </w:r>
      <w:r w:rsidR="00B818CD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Ries LAG, 2008 #1" w:history="1">
        <w:r w:rsidR="00C338DE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B818C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6" w:tooltip="Crane, 2009 #34" w:history="1">
        <w:r w:rsidR="00C338DE">
          <w:rPr>
            <w:rFonts w:ascii="Times New Roman" w:hAnsi="Times New Roman" w:cs="Times New Roman"/>
            <w:noProof/>
            <w:sz w:val="24"/>
            <w:szCs w:val="24"/>
          </w:rPr>
          <w:t>6</w:t>
        </w:r>
      </w:hyperlink>
      <w:r w:rsidR="00B818CD">
        <w:rPr>
          <w:rFonts w:ascii="Times New Roman" w:hAnsi="Times New Roman" w:cs="Times New Roman"/>
          <w:noProof/>
          <w:sz w:val="24"/>
          <w:szCs w:val="24"/>
        </w:rPr>
        <w:t>)</w:t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It is necessary to test whether race/ethnicity is </w:t>
      </w:r>
      <w:r w:rsidR="005A1BB6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>p</w:t>
      </w:r>
      <w:r w:rsidR="005A1BB6">
        <w:rPr>
          <w:rFonts w:ascii="Times New Roman" w:hAnsi="Times New Roman" w:cs="Times New Roman"/>
          <w:sz w:val="24"/>
          <w:szCs w:val="24"/>
        </w:rPr>
        <w:t>otential confounding factor for</w:t>
      </w:r>
      <w:r>
        <w:rPr>
          <w:rFonts w:ascii="Times New Roman" w:hAnsi="Times New Roman" w:cs="Times New Roman"/>
          <w:sz w:val="24"/>
          <w:szCs w:val="24"/>
        </w:rPr>
        <w:t xml:space="preserve"> OCA2 in terms of nevus development. In addition, </w:t>
      </w:r>
      <w:r w:rsidR="005A1BB6">
        <w:rPr>
          <w:rFonts w:ascii="Times New Roman" w:hAnsi="Times New Roman" w:cs="Times New Roman"/>
          <w:sz w:val="24"/>
          <w:szCs w:val="24"/>
        </w:rPr>
        <w:t>it has been reported that OCA2 gene is associated with sex</w:t>
      </w:r>
      <w:r w:rsidR="00224388">
        <w:rPr>
          <w:rFonts w:ascii="Times New Roman" w:hAnsi="Times New Roman" w:cs="Times New Roman"/>
          <w:sz w:val="24"/>
          <w:szCs w:val="24"/>
        </w:rPr>
        <w:t xml:space="preserve"> </w: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enphdG88L0F1dGhvcj48WWVhcj4yMDEwPC9ZZWFyPjxS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</w:fldData>
        </w:fldChar>
      </w:r>
      <w:r w:rsidR="00B818C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enphdG88L0F1dGhvcj48WWVhcj4yMDEwPC9ZZWFyPjxS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</w:fldData>
        </w:fldChar>
      </w:r>
      <w:r w:rsidR="00B818C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separate"/>
      </w:r>
      <w:r w:rsidR="00B818CD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3" w:tooltip="Azzato, 2010 #39" w:history="1">
        <w:r w:rsidR="00C338DE">
          <w:rPr>
            <w:rFonts w:ascii="Times New Roman" w:hAnsi="Times New Roman" w:cs="Times New Roman"/>
            <w:noProof/>
            <w:sz w:val="24"/>
            <w:szCs w:val="24"/>
          </w:rPr>
          <w:t>13</w:t>
        </w:r>
      </w:hyperlink>
      <w:r w:rsidR="00B818CD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hyperlink w:anchor="_ENREF_14" w:tooltip="Edwards, 2010 #40" w:history="1">
        <w:r w:rsidR="00C338DE">
          <w:rPr>
            <w:rFonts w:ascii="Times New Roman" w:hAnsi="Times New Roman" w:cs="Times New Roman"/>
            <w:noProof/>
            <w:sz w:val="24"/>
            <w:szCs w:val="24"/>
          </w:rPr>
          <w:t>14</w:t>
        </w:r>
      </w:hyperlink>
      <w:r w:rsidR="00B818CD">
        <w:rPr>
          <w:rFonts w:ascii="Times New Roman" w:hAnsi="Times New Roman" w:cs="Times New Roman"/>
          <w:noProof/>
          <w:sz w:val="24"/>
          <w:szCs w:val="24"/>
        </w:rPr>
        <w:t>)</w:t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="005A1BB6">
        <w:rPr>
          <w:rFonts w:ascii="Times New Roman" w:hAnsi="Times New Roman" w:cs="Times New Roman"/>
          <w:sz w:val="24"/>
          <w:szCs w:val="24"/>
        </w:rPr>
        <w:t>.  In this study, we also controlled gender to estimate the</w:t>
      </w:r>
      <w:r w:rsidR="000734BD">
        <w:rPr>
          <w:rFonts w:ascii="Times New Roman" w:hAnsi="Times New Roman" w:cs="Times New Roman"/>
          <w:sz w:val="24"/>
          <w:szCs w:val="24"/>
        </w:rPr>
        <w:t xml:space="preserve"> relationship </w:t>
      </w:r>
      <w:r w:rsidR="00224388">
        <w:rPr>
          <w:rFonts w:ascii="Times New Roman" w:hAnsi="Times New Roman" w:cs="Times New Roman"/>
          <w:sz w:val="24"/>
          <w:szCs w:val="24"/>
        </w:rPr>
        <w:t>between OCA2 and nevus development</w:t>
      </w:r>
      <w:r w:rsidR="000734BD">
        <w:rPr>
          <w:rFonts w:ascii="Times New Roman" w:hAnsi="Times New Roman" w:cs="Times New Roman"/>
          <w:sz w:val="24"/>
          <w:szCs w:val="24"/>
        </w:rPr>
        <w:t xml:space="preserve">.  To attain adjusted odd ratio and adjusted odd ratio by </w:t>
      </w:r>
      <w:r w:rsidR="000734BD" w:rsidRPr="00875865">
        <w:rPr>
          <w:rFonts w:ascii="Times New Roman" w:hAnsi="Times New Roman" w:cs="Times New Roman"/>
          <w:sz w:val="24"/>
          <w:szCs w:val="24"/>
        </w:rPr>
        <w:t>Cochran-Mantel-Haenszel</w:t>
      </w:r>
      <w:r w:rsidR="000734BD">
        <w:rPr>
          <w:rFonts w:ascii="Times New Roman" w:hAnsi="Times New Roman" w:cs="Times New Roman"/>
          <w:sz w:val="24"/>
          <w:szCs w:val="24"/>
        </w:rPr>
        <w:t xml:space="preserve"> method, upper </w:t>
      </w:r>
      <w:r w:rsidR="000734BD" w:rsidRPr="00875865">
        <w:rPr>
          <w:rFonts w:ascii="Times New Roman" w:hAnsi="Times New Roman" w:cs="Times New Roman"/>
          <w:sz w:val="24"/>
          <w:szCs w:val="24"/>
        </w:rPr>
        <w:t>Quintile</w:t>
      </w:r>
      <w:r w:rsidR="000734BD">
        <w:rPr>
          <w:rFonts w:ascii="Times New Roman" w:hAnsi="Times New Roman" w:cs="Times New Roman"/>
          <w:sz w:val="24"/>
          <w:szCs w:val="24"/>
        </w:rPr>
        <w:t xml:space="preserve"> of Nevus-count in 2007 was used as a cutoff (if &gt; 53, it indicated as “+”; else indicated as “-“).  </w:t>
      </w:r>
      <w:r w:rsidR="005A1BB6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C2D3E" w:rsidRPr="002438C6" w:rsidRDefault="002438C6" w:rsidP="006F07FF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2438C6">
        <w:rPr>
          <w:rFonts w:ascii="Times New Roman" w:hAnsi="Times New Roman" w:cs="Times New Roman"/>
          <w:b/>
          <w:noProof/>
          <w:sz w:val="24"/>
          <w:szCs w:val="24"/>
        </w:rPr>
        <w:lastRenderedPageBreak/>
        <w:drawing>
          <wp:anchor distT="0" distB="0" distL="114300" distR="114300" simplePos="0" relativeHeight="251658240" behindDoc="0" locked="0" layoutInCell="1" allowOverlap="1">
            <wp:simplePos x="0" y="0"/>
            <wp:positionH relativeFrom="column">
              <wp:posOffset>-12700</wp:posOffset>
            </wp:positionH>
            <wp:positionV relativeFrom="paragraph">
              <wp:posOffset>374650</wp:posOffset>
            </wp:positionV>
            <wp:extent cx="3917950" cy="2432050"/>
            <wp:effectExtent l="0" t="0" r="0" b="0"/>
            <wp:wrapTopAndBottom/>
            <wp:docPr id="4" name="Picture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/>
                    <pic:cNvPicPr>
                      <a:picLocks noChangeAspect="1" noChangeArrowheads="1"/>
                    </pic:cNvPicPr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17950" cy="24320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anchor>
        </w:drawing>
      </w:r>
      <w:r w:rsidRPr="002438C6">
        <w:rPr>
          <w:rFonts w:ascii="Times New Roman" w:hAnsi="Times New Roman" w:cs="Times New Roman"/>
          <w:b/>
          <w:sz w:val="24"/>
          <w:szCs w:val="24"/>
        </w:rPr>
        <w:t xml:space="preserve">Figure 1. </w:t>
      </w:r>
      <w:r>
        <w:rPr>
          <w:rFonts w:ascii="Times New Roman" w:hAnsi="Times New Roman" w:cs="Times New Roman"/>
          <w:b/>
          <w:sz w:val="24"/>
          <w:szCs w:val="24"/>
        </w:rPr>
        <w:t>Association</w:t>
      </w:r>
      <w:r w:rsidRPr="002438C6">
        <w:rPr>
          <w:rFonts w:ascii="Times New Roman" w:hAnsi="Times New Roman" w:cs="Times New Roman"/>
          <w:b/>
          <w:sz w:val="24"/>
          <w:szCs w:val="24"/>
        </w:rPr>
        <w:t xml:space="preserve"> between OCA2 status and nevus development</w:t>
      </w:r>
    </w:p>
    <w:p w:rsidR="00F62D63" w:rsidRDefault="001763C3" w:rsidP="00C338DE">
      <w:pPr>
        <w:spacing w:line="360" w:lineRule="auto"/>
        <w:ind w:firstLine="720"/>
        <w:rPr>
          <w:b/>
        </w:rPr>
      </w:pPr>
      <w:r>
        <w:rPr>
          <w:rFonts w:ascii="Times New Roman" w:hAnsi="Times New Roman" w:cs="Times New Roman"/>
          <w:sz w:val="24"/>
          <w:szCs w:val="24"/>
        </w:rPr>
        <w:t>Table 2 show</w:t>
      </w:r>
      <w:r w:rsidR="00224388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the unadjusted and adjusted odd ratio (OR) of positive nevus (+) </w:t>
      </w:r>
      <w:r w:rsidR="00944516">
        <w:rPr>
          <w:rFonts w:ascii="Times New Roman" w:hAnsi="Times New Roman" w:cs="Times New Roman"/>
          <w:sz w:val="24"/>
          <w:szCs w:val="24"/>
        </w:rPr>
        <w:t>occurrence, which</w:t>
      </w:r>
      <w:r>
        <w:rPr>
          <w:rFonts w:ascii="Times New Roman" w:hAnsi="Times New Roman" w:cs="Times New Roman"/>
          <w:sz w:val="24"/>
          <w:szCs w:val="24"/>
        </w:rPr>
        <w:t xml:space="preserve"> were stratified by gender or race/ethnicity. </w:t>
      </w:r>
      <w:r w:rsidR="00403635">
        <w:rPr>
          <w:rFonts w:ascii="Times New Roman" w:hAnsi="Times New Roman" w:cs="Times New Roman"/>
          <w:sz w:val="24"/>
          <w:szCs w:val="24"/>
        </w:rPr>
        <w:t>When we stratified sample</w:t>
      </w:r>
      <w:r w:rsidR="00C338DE">
        <w:rPr>
          <w:rFonts w:ascii="Times New Roman" w:hAnsi="Times New Roman" w:cs="Times New Roman"/>
          <w:sz w:val="24"/>
          <w:szCs w:val="24"/>
        </w:rPr>
        <w:t xml:space="preserve"> with gender, the adjusted ORs are</w:t>
      </w:r>
      <w:r w:rsidR="00403635">
        <w:rPr>
          <w:rFonts w:ascii="Times New Roman" w:hAnsi="Times New Roman" w:cs="Times New Roman"/>
          <w:sz w:val="24"/>
          <w:szCs w:val="24"/>
        </w:rPr>
        <w:t xml:space="preserve"> different</w:t>
      </w:r>
      <w:r w:rsidR="00C338DE">
        <w:rPr>
          <w:rFonts w:ascii="Times New Roman" w:hAnsi="Times New Roman" w:cs="Times New Roman"/>
          <w:sz w:val="24"/>
          <w:szCs w:val="24"/>
        </w:rPr>
        <w:t xml:space="preserve"> between male and female</w:t>
      </w:r>
      <w:r w:rsidR="00403635">
        <w:rPr>
          <w:rFonts w:ascii="Times New Roman" w:hAnsi="Times New Roman" w:cs="Times New Roman"/>
          <w:sz w:val="24"/>
          <w:szCs w:val="24"/>
        </w:rPr>
        <w:t>.</w:t>
      </w:r>
      <w:r w:rsidR="00C338DE">
        <w:rPr>
          <w:rFonts w:ascii="Times New Roman" w:hAnsi="Times New Roman" w:cs="Times New Roman"/>
          <w:sz w:val="24"/>
          <w:szCs w:val="24"/>
        </w:rPr>
        <w:t xml:space="preserve"> However, their directions</w:t>
      </w:r>
      <w:r w:rsidR="00403635">
        <w:rPr>
          <w:rFonts w:ascii="Times New Roman" w:hAnsi="Times New Roman" w:cs="Times New Roman"/>
          <w:sz w:val="24"/>
          <w:szCs w:val="24"/>
        </w:rPr>
        <w:t xml:space="preserve"> </w:t>
      </w:r>
      <w:r w:rsidR="00C338DE">
        <w:rPr>
          <w:rFonts w:ascii="Times New Roman" w:hAnsi="Times New Roman" w:cs="Times New Roman"/>
          <w:sz w:val="24"/>
          <w:szCs w:val="24"/>
        </w:rPr>
        <w:t xml:space="preserve">are the same even though their magnitudes differ and it suggested </w:t>
      </w:r>
      <w:r w:rsidR="00282602">
        <w:rPr>
          <w:rFonts w:ascii="Times New Roman" w:hAnsi="Times New Roman" w:cs="Times New Roman"/>
          <w:sz w:val="24"/>
          <w:szCs w:val="24"/>
        </w:rPr>
        <w:t xml:space="preserve">that OCA2 variants </w:t>
      </w:r>
      <w:r w:rsidR="00224388">
        <w:rPr>
          <w:rFonts w:ascii="Times New Roman" w:hAnsi="Times New Roman" w:cs="Times New Roman"/>
          <w:sz w:val="24"/>
          <w:szCs w:val="24"/>
        </w:rPr>
        <w:t>might</w:t>
      </w:r>
      <w:r w:rsidR="00282602">
        <w:rPr>
          <w:rFonts w:ascii="Times New Roman" w:hAnsi="Times New Roman" w:cs="Times New Roman"/>
          <w:sz w:val="24"/>
          <w:szCs w:val="24"/>
        </w:rPr>
        <w:t xml:space="preserve"> play an unequal role on nevus development in female and male.  </w:t>
      </w:r>
      <w:r w:rsidR="00C338DE">
        <w:rPr>
          <w:rFonts w:ascii="Times New Roman" w:hAnsi="Times New Roman" w:cs="Times New Roman"/>
          <w:sz w:val="24"/>
          <w:szCs w:val="24"/>
        </w:rPr>
        <w:t>But the adjusted OR for gg is</w:t>
      </w:r>
      <w:r w:rsidR="00403635">
        <w:rPr>
          <w:rFonts w:ascii="Times New Roman" w:hAnsi="Times New Roman" w:cs="Times New Roman"/>
          <w:sz w:val="24"/>
          <w:szCs w:val="24"/>
        </w:rPr>
        <w:t xml:space="preserve"> </w:t>
      </w:r>
      <w:r w:rsidR="00C338DE">
        <w:rPr>
          <w:rFonts w:ascii="Times New Roman" w:hAnsi="Times New Roman" w:cs="Times New Roman"/>
          <w:sz w:val="24"/>
          <w:szCs w:val="24"/>
        </w:rPr>
        <w:t xml:space="preserve">still </w:t>
      </w:r>
      <w:r w:rsidR="00403635">
        <w:rPr>
          <w:rFonts w:ascii="Times New Roman" w:hAnsi="Times New Roman" w:cs="Times New Roman"/>
          <w:sz w:val="24"/>
          <w:szCs w:val="24"/>
        </w:rPr>
        <w:t xml:space="preserve">much higher than the one for aa in both female group (2.27 VS. 0.86) and male group (1.07 VS. 0.33). </w:t>
      </w:r>
      <w:r w:rsidR="00F62D63">
        <w:rPr>
          <w:rFonts w:ascii="Times New Roman" w:hAnsi="Times New Roman" w:cs="Times New Roman"/>
          <w:sz w:val="24"/>
          <w:szCs w:val="24"/>
        </w:rPr>
        <w:t xml:space="preserve"> The means of nevus count in different OCA2 variants were presented in Figure 2 and it was consistent with </w:t>
      </w:r>
      <w:r w:rsidR="00224388">
        <w:rPr>
          <w:rFonts w:ascii="Times New Roman" w:hAnsi="Times New Roman" w:cs="Times New Roman"/>
          <w:sz w:val="24"/>
          <w:szCs w:val="24"/>
        </w:rPr>
        <w:t xml:space="preserve">the </w:t>
      </w:r>
      <w:r w:rsidR="00F62D63">
        <w:rPr>
          <w:rFonts w:ascii="Times New Roman" w:hAnsi="Times New Roman" w:cs="Times New Roman"/>
          <w:sz w:val="24"/>
          <w:szCs w:val="24"/>
        </w:rPr>
        <w:t xml:space="preserve">adjusted OR.  </w:t>
      </w:r>
      <w:r w:rsidR="00403635">
        <w:rPr>
          <w:rFonts w:ascii="Times New Roman" w:hAnsi="Times New Roman" w:cs="Times New Roman"/>
          <w:sz w:val="24"/>
          <w:szCs w:val="24"/>
        </w:rPr>
        <w:t xml:space="preserve">When we stratified sample </w:t>
      </w:r>
      <w:r w:rsidR="000734BD">
        <w:rPr>
          <w:rFonts w:ascii="Times New Roman" w:hAnsi="Times New Roman" w:cs="Times New Roman"/>
          <w:sz w:val="24"/>
          <w:szCs w:val="24"/>
        </w:rPr>
        <w:t xml:space="preserve">with race/ethnicity, </w:t>
      </w:r>
      <w:r w:rsidR="00C338DE">
        <w:rPr>
          <w:rFonts w:ascii="Times New Roman" w:hAnsi="Times New Roman" w:cs="Times New Roman"/>
          <w:sz w:val="24"/>
          <w:szCs w:val="24"/>
        </w:rPr>
        <w:t>the adjusted OR for Hispanic with aa variant was not available because of limited data on Hispanic children. T</w:t>
      </w:r>
      <w:r w:rsidR="000734BD">
        <w:rPr>
          <w:rFonts w:ascii="Times New Roman" w:hAnsi="Times New Roman" w:cs="Times New Roman"/>
          <w:sz w:val="24"/>
          <w:szCs w:val="24"/>
        </w:rPr>
        <w:t xml:space="preserve">he </w:t>
      </w:r>
      <w:r w:rsidR="00552749">
        <w:rPr>
          <w:rFonts w:ascii="Times New Roman" w:hAnsi="Times New Roman" w:cs="Times New Roman"/>
          <w:sz w:val="24"/>
          <w:szCs w:val="24"/>
        </w:rPr>
        <w:t>stratum-specific odds ratios differs from unadjusted odds ratios</w:t>
      </w:r>
      <w:r w:rsidR="00C338DE">
        <w:rPr>
          <w:rFonts w:ascii="Times New Roman" w:hAnsi="Times New Roman" w:cs="Times New Roman"/>
          <w:sz w:val="24"/>
          <w:szCs w:val="24"/>
        </w:rPr>
        <w:t>, but</w:t>
      </w:r>
      <w:r w:rsidR="00552749">
        <w:rPr>
          <w:rFonts w:ascii="Times New Roman" w:hAnsi="Times New Roman" w:cs="Times New Roman"/>
          <w:sz w:val="24"/>
          <w:szCs w:val="24"/>
        </w:rPr>
        <w:t xml:space="preserve"> the direction is same. </w:t>
      </w:r>
      <w:r w:rsidR="00C338DE">
        <w:rPr>
          <w:rFonts w:ascii="Times New Roman" w:hAnsi="Times New Roman" w:cs="Times New Roman"/>
          <w:sz w:val="24"/>
          <w:szCs w:val="24"/>
        </w:rPr>
        <w:t xml:space="preserve"> </w:t>
      </w:r>
      <w:r w:rsidR="00552749">
        <w:rPr>
          <w:rFonts w:ascii="Times New Roman" w:hAnsi="Times New Roman" w:cs="Times New Roman"/>
          <w:sz w:val="24"/>
          <w:szCs w:val="24"/>
        </w:rPr>
        <w:t>T</w:t>
      </w:r>
      <w:r w:rsidR="000734BD">
        <w:rPr>
          <w:rFonts w:ascii="Times New Roman" w:hAnsi="Times New Roman" w:cs="Times New Roman"/>
          <w:sz w:val="24"/>
          <w:szCs w:val="24"/>
        </w:rPr>
        <w:t xml:space="preserve">he adjusted OR for gg in Hispanic is still higher than the one for aa OCA2 variant (1.24 VS. 0.77).  </w:t>
      </w:r>
    </w:p>
    <w:tbl>
      <w:tblPr>
        <w:tblStyle w:val="TableGrid"/>
        <w:tblpPr w:leftFromText="180" w:rightFromText="180" w:vertAnchor="text" w:horzAnchor="margin" w:tblpY="487"/>
        <w:tblW w:w="9468" w:type="dxa"/>
        <w:tblLayout w:type="fixed"/>
        <w:tblLook w:val="04A0"/>
      </w:tblPr>
      <w:tblGrid>
        <w:gridCol w:w="1638"/>
        <w:gridCol w:w="1260"/>
        <w:gridCol w:w="1260"/>
        <w:gridCol w:w="243"/>
        <w:gridCol w:w="1197"/>
        <w:gridCol w:w="1350"/>
        <w:gridCol w:w="270"/>
        <w:gridCol w:w="990"/>
        <w:gridCol w:w="1233"/>
        <w:gridCol w:w="27"/>
      </w:tblGrid>
      <w:tr w:rsidR="000734BD">
        <w:tc>
          <w:tcPr>
            <w:tcW w:w="1638" w:type="dxa"/>
            <w:tcBorders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rPr>
                <w:b/>
                <w:sz w:val="20"/>
                <w:szCs w:val="20"/>
              </w:rPr>
            </w:pPr>
          </w:p>
        </w:tc>
        <w:tc>
          <w:tcPr>
            <w:tcW w:w="7830" w:type="dxa"/>
            <w:gridSpan w:val="9"/>
            <w:tcBorders>
              <w:lef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OCA</w:t>
            </w:r>
            <w:r w:rsidRPr="006276C2">
              <w:rPr>
                <w:b/>
                <w:sz w:val="24"/>
                <w:szCs w:val="24"/>
              </w:rPr>
              <w:t>2 variants</w:t>
            </w:r>
          </w:p>
        </w:tc>
      </w:tr>
      <w:tr w:rsidR="000734BD">
        <w:trPr>
          <w:gridAfter w:val="1"/>
          <w:wAfter w:w="27" w:type="dxa"/>
          <w:trHeight w:val="70"/>
        </w:trPr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rPr>
                <w:b/>
                <w:sz w:val="20"/>
                <w:szCs w:val="20"/>
              </w:rPr>
            </w:pPr>
          </w:p>
        </w:tc>
        <w:tc>
          <w:tcPr>
            <w:tcW w:w="2520" w:type="dxa"/>
            <w:gridSpan w:val="2"/>
            <w:tcBorders>
              <w:left w:val="nil"/>
              <w:bottom w:val="single" w:sz="8" w:space="0" w:color="000000" w:themeColor="text1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</w:rPr>
            </w:pPr>
            <w:r w:rsidRPr="006276C2">
              <w:rPr>
                <w:b/>
              </w:rPr>
              <w:t>gg</w:t>
            </w:r>
          </w:p>
        </w:tc>
        <w:tc>
          <w:tcPr>
            <w:tcW w:w="243" w:type="dxa"/>
            <w:tcBorders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</w:rPr>
            </w:pPr>
          </w:p>
        </w:tc>
        <w:tc>
          <w:tcPr>
            <w:tcW w:w="2547" w:type="dxa"/>
            <w:gridSpan w:val="2"/>
            <w:tcBorders>
              <w:left w:val="nil"/>
              <w:bottom w:val="single" w:sz="8" w:space="0" w:color="000000" w:themeColor="text1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</w:rPr>
            </w:pPr>
            <w:r w:rsidRPr="006276C2">
              <w:rPr>
                <w:b/>
              </w:rPr>
              <w:t>ga</w:t>
            </w:r>
          </w:p>
        </w:tc>
        <w:tc>
          <w:tcPr>
            <w:tcW w:w="270" w:type="dxa"/>
            <w:tcBorders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</w:rPr>
            </w:pPr>
          </w:p>
        </w:tc>
        <w:tc>
          <w:tcPr>
            <w:tcW w:w="2223" w:type="dxa"/>
            <w:gridSpan w:val="2"/>
            <w:tcBorders>
              <w:left w:val="nil"/>
              <w:bottom w:val="single" w:sz="8" w:space="0" w:color="000000" w:themeColor="text1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</w:rPr>
            </w:pPr>
            <w:r w:rsidRPr="006276C2">
              <w:rPr>
                <w:b/>
              </w:rPr>
              <w:t>aa</w:t>
            </w:r>
          </w:p>
        </w:tc>
      </w:tr>
      <w:tr w:rsidR="000734BD">
        <w:trPr>
          <w:gridAfter w:val="1"/>
          <w:wAfter w:w="27" w:type="dxa"/>
        </w:trPr>
        <w:tc>
          <w:tcPr>
            <w:tcW w:w="1638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  <w:vAlign w:val="bottom"/>
          </w:tcPr>
          <w:p w:rsidR="000734BD" w:rsidRPr="006276C2" w:rsidRDefault="000734BD" w:rsidP="000734BD">
            <w:pPr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Risk Category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>Unadjusted OR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>Adjusted</w:t>
            </w:r>
          </w:p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>OR</w:t>
            </w:r>
          </w:p>
        </w:tc>
        <w:tc>
          <w:tcPr>
            <w:tcW w:w="243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197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>Unadjusted OR</w:t>
            </w:r>
          </w:p>
        </w:tc>
        <w:tc>
          <w:tcPr>
            <w:tcW w:w="1350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>Adjusted</w:t>
            </w:r>
          </w:p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>OR</w:t>
            </w:r>
          </w:p>
        </w:tc>
        <w:tc>
          <w:tcPr>
            <w:tcW w:w="270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>Unadjusted OR</w:t>
            </w:r>
          </w:p>
        </w:tc>
        <w:tc>
          <w:tcPr>
            <w:tcW w:w="1233" w:type="dxa"/>
            <w:tcBorders>
              <w:top w:val="single" w:sz="8" w:space="0" w:color="000000" w:themeColor="text1"/>
              <w:left w:val="nil"/>
              <w:bottom w:val="single" w:sz="8" w:space="0" w:color="000000" w:themeColor="text1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>Adjusted</w:t>
            </w:r>
          </w:p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>OR</w:t>
            </w:r>
          </w:p>
        </w:tc>
      </w:tr>
      <w:tr w:rsidR="000734BD">
        <w:trPr>
          <w:gridAfter w:val="1"/>
          <w:wAfter w:w="27" w:type="dxa"/>
        </w:trPr>
        <w:tc>
          <w:tcPr>
            <w:tcW w:w="1638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>Gender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>1.53</w:t>
            </w:r>
          </w:p>
        </w:tc>
        <w:tc>
          <w:tcPr>
            <w:tcW w:w="1260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243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197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>0.79</w:t>
            </w:r>
          </w:p>
        </w:tc>
        <w:tc>
          <w:tcPr>
            <w:tcW w:w="1350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270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>0.53</w:t>
            </w:r>
          </w:p>
        </w:tc>
        <w:tc>
          <w:tcPr>
            <w:tcW w:w="1233" w:type="dxa"/>
            <w:tcBorders>
              <w:top w:val="single" w:sz="8" w:space="0" w:color="000000" w:themeColor="text1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</w:tr>
      <w:tr w:rsidR="000734BD">
        <w:trPr>
          <w:gridAfter w:val="1"/>
          <w:wAfter w:w="27" w:type="dxa"/>
        </w:trPr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 xml:space="preserve">    Femal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>2.27</w:t>
            </w:r>
          </w:p>
        </w:tc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>0.44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>0.86</w:t>
            </w:r>
          </w:p>
        </w:tc>
      </w:tr>
      <w:tr w:rsidR="000734BD">
        <w:trPr>
          <w:gridAfter w:val="1"/>
          <w:wAfter w:w="27" w:type="dxa"/>
        </w:trPr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 xml:space="preserve">    Male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93128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  <w:t>1.07</w:t>
            </w:r>
          </w:p>
        </w:tc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>1.37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>0.33</w:t>
            </w:r>
          </w:p>
        </w:tc>
      </w:tr>
      <w:tr w:rsidR="000734BD">
        <w:trPr>
          <w:gridAfter w:val="1"/>
          <w:wAfter w:w="27" w:type="dxa"/>
        </w:trPr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>Ethnicity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</w:tr>
      <w:tr w:rsidR="000734BD">
        <w:trPr>
          <w:gridAfter w:val="1"/>
          <w:wAfter w:w="27" w:type="dxa"/>
        </w:trPr>
        <w:tc>
          <w:tcPr>
            <w:tcW w:w="1638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 xml:space="preserve">    Non-Hispanic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93128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  <w:t>1.24</w:t>
            </w:r>
          </w:p>
        </w:tc>
        <w:tc>
          <w:tcPr>
            <w:tcW w:w="243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197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>0.45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233" w:type="dxa"/>
            <w:tcBorders>
              <w:top w:val="nil"/>
              <w:left w:val="nil"/>
              <w:bottom w:val="nil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>0.77</w:t>
            </w:r>
          </w:p>
        </w:tc>
      </w:tr>
      <w:tr w:rsidR="000734BD">
        <w:trPr>
          <w:gridAfter w:val="1"/>
          <w:wAfter w:w="27" w:type="dxa"/>
        </w:trPr>
        <w:tc>
          <w:tcPr>
            <w:tcW w:w="1638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:rsidR="000734BD" w:rsidRPr="006276C2" w:rsidRDefault="000734BD" w:rsidP="000734BD">
            <w:pPr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 xml:space="preserve">    Hispanic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931284">
              <w:rPr>
                <w:rFonts w:ascii="Calibri" w:eastAsia="Times New Roman" w:hAnsi="Calibri" w:cs="Calibri"/>
                <w:b/>
                <w:color w:val="000000"/>
                <w:sz w:val="20"/>
                <w:szCs w:val="20"/>
              </w:rPr>
              <w:t>7.83</w:t>
            </w:r>
          </w:p>
        </w:tc>
        <w:tc>
          <w:tcPr>
            <w:tcW w:w="243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197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>0.86</w:t>
            </w:r>
          </w:p>
        </w:tc>
        <w:tc>
          <w:tcPr>
            <w:tcW w:w="270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1233" w:type="dxa"/>
            <w:tcBorders>
              <w:top w:val="nil"/>
              <w:left w:val="nil"/>
              <w:bottom w:val="single" w:sz="8" w:space="0" w:color="000000" w:themeColor="text1"/>
              <w:right w:val="nil"/>
            </w:tcBorders>
          </w:tcPr>
          <w:p w:rsidR="000734BD" w:rsidRPr="006276C2" w:rsidRDefault="000734BD" w:rsidP="000734BD">
            <w:pPr>
              <w:jc w:val="center"/>
              <w:rPr>
                <w:b/>
                <w:sz w:val="20"/>
                <w:szCs w:val="20"/>
              </w:rPr>
            </w:pPr>
            <w:r w:rsidRPr="006276C2">
              <w:rPr>
                <w:b/>
                <w:sz w:val="20"/>
                <w:szCs w:val="20"/>
              </w:rPr>
              <w:t>Not computed</w:t>
            </w:r>
          </w:p>
        </w:tc>
      </w:tr>
    </w:tbl>
    <w:p w:rsidR="00F62D63" w:rsidRDefault="00F62D63" w:rsidP="006F07FF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9B6E66">
        <w:rPr>
          <w:b/>
        </w:rPr>
        <w:t>Table 2</w:t>
      </w:r>
      <w:r>
        <w:rPr>
          <w:b/>
        </w:rPr>
        <w:t xml:space="preserve">. </w:t>
      </w:r>
      <w:r w:rsidRPr="009B6E66">
        <w:rPr>
          <w:b/>
        </w:rPr>
        <w:t xml:space="preserve"> Odd rati</w:t>
      </w:r>
      <w:r w:rsidR="00354728">
        <w:rPr>
          <w:b/>
        </w:rPr>
        <w:t>os (ORs) for nevi (&gt;53) by OCA</w:t>
      </w:r>
      <w:r w:rsidRPr="009B6E66">
        <w:rPr>
          <w:b/>
        </w:rPr>
        <w:t>2</w:t>
      </w:r>
      <w:r w:rsidR="00354728">
        <w:rPr>
          <w:b/>
        </w:rPr>
        <w:t xml:space="preserve"> variant</w:t>
      </w:r>
      <w:r w:rsidRPr="009B6E66">
        <w:rPr>
          <w:b/>
        </w:rPr>
        <w:t>, gender and race</w:t>
      </w:r>
    </w:p>
    <w:p w:rsidR="00552749" w:rsidRDefault="00552749" w:rsidP="003B519D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p w:rsidR="005276C4" w:rsidRDefault="005276C4" w:rsidP="003B519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5276C4">
        <w:rPr>
          <w:rFonts w:ascii="Times New Roman" w:hAnsi="Times New Roman" w:cs="Times New Roman"/>
          <w:b/>
          <w:sz w:val="24"/>
          <w:szCs w:val="24"/>
        </w:rPr>
        <w:lastRenderedPageBreak/>
        <w:t>Figure 2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</w:rPr>
        <w:t>Association</w:t>
      </w:r>
      <w:r w:rsidRPr="002438C6">
        <w:rPr>
          <w:rFonts w:ascii="Times New Roman" w:hAnsi="Times New Roman" w:cs="Times New Roman"/>
          <w:b/>
          <w:sz w:val="24"/>
          <w:szCs w:val="24"/>
        </w:rPr>
        <w:t xml:space="preserve"> between OCA2 status and nevus development</w:t>
      </w:r>
      <w:r>
        <w:rPr>
          <w:rFonts w:ascii="Times New Roman" w:hAnsi="Times New Roman" w:cs="Times New Roman"/>
          <w:b/>
          <w:sz w:val="24"/>
          <w:szCs w:val="24"/>
        </w:rPr>
        <w:t xml:space="preserve"> specified by gender</w:t>
      </w:r>
      <w:r w:rsidR="00354728">
        <w:rPr>
          <w:rFonts w:ascii="Times New Roman" w:hAnsi="Times New Roman" w:cs="Times New Roman"/>
          <w:b/>
          <w:sz w:val="24"/>
          <w:szCs w:val="24"/>
        </w:rPr>
        <w:t xml:space="preserve">  </w:t>
      </w:r>
    </w:p>
    <w:p w:rsidR="005276C4" w:rsidRDefault="00A825BC" w:rsidP="003B519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A825BC">
        <w:rPr>
          <w:noProof/>
        </w:rPr>
        <w:t xml:space="preserve"> </w:t>
      </w:r>
      <w:r w:rsidRPr="00A825BC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4443413" cy="2687637"/>
            <wp:effectExtent l="0" t="0" r="0" b="0"/>
            <wp:docPr id="1" name="Picture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43413" cy="268763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:rsidR="0006732D" w:rsidRDefault="00BB3B9F" w:rsidP="003B519D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06732D">
        <w:rPr>
          <w:rFonts w:ascii="Times New Roman" w:hAnsi="Times New Roman" w:cs="Times New Roman"/>
          <w:b/>
          <w:sz w:val="24"/>
          <w:szCs w:val="24"/>
        </w:rPr>
        <w:t>Discussion</w:t>
      </w:r>
    </w:p>
    <w:p w:rsidR="007D76B6" w:rsidRDefault="0006732D" w:rsidP="00C338DE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06732D">
        <w:rPr>
          <w:rFonts w:ascii="Times New Roman" w:hAnsi="Times New Roman" w:cs="Times New Roman"/>
          <w:sz w:val="24"/>
          <w:szCs w:val="24"/>
        </w:rPr>
        <w:t xml:space="preserve">Previous studies have suggested that </w:t>
      </w:r>
      <w:r w:rsidRPr="00F216BD">
        <w:rPr>
          <w:rFonts w:ascii="Times New Roman" w:hAnsi="Times New Roman" w:cs="Times New Roman"/>
          <w:sz w:val="24"/>
          <w:szCs w:val="24"/>
        </w:rPr>
        <w:t>OCA2</w:t>
      </w:r>
      <w:r>
        <w:rPr>
          <w:rFonts w:ascii="Times New Roman" w:hAnsi="Times New Roman" w:cs="Times New Roman"/>
          <w:sz w:val="24"/>
          <w:szCs w:val="24"/>
        </w:rPr>
        <w:t xml:space="preserve"> variants are related with </w:t>
      </w:r>
      <w:r w:rsidRPr="002C2D3E">
        <w:rPr>
          <w:rFonts w:ascii="Times New Roman" w:hAnsi="Times New Roman" w:cs="Times New Roman"/>
          <w:sz w:val="24"/>
          <w:szCs w:val="24"/>
        </w:rPr>
        <w:t>melanoma</w:t>
      </w:r>
      <w:r w:rsidR="00351EA0">
        <w:rPr>
          <w:rFonts w:ascii="Times New Roman" w:hAnsi="Times New Roman" w:cs="Times New Roman"/>
          <w:sz w:val="24"/>
          <w:szCs w:val="24"/>
        </w:rPr>
        <w:t xml:space="preserve"> </w: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Noc211dGg8L0F1dGhvcj48WWVhcj4yMDAxPC9ZZWFy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</w:fldData>
        </w:fldChar>
      </w:r>
      <w:r w:rsidR="0067072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D43F7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YWNoc211dGg8L0F1dGhvcj48WWVhcj4yMDAxPC9ZZWFy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</w:fldData>
        </w:fldChar>
      </w:r>
      <w:r w:rsidR="0067072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 w:rsidR="001D43F7">
        <w:rPr>
          <w:rFonts w:ascii="Times New Roman" w:hAnsi="Times New Roman" w:cs="Times New Roman"/>
          <w:sz w:val="24"/>
          <w:szCs w:val="24"/>
        </w:rPr>
      </w:r>
      <w:r w:rsidR="001D43F7">
        <w:rPr>
          <w:rFonts w:ascii="Times New Roman" w:hAnsi="Times New Roman" w:cs="Times New Roman"/>
          <w:sz w:val="24"/>
          <w:szCs w:val="24"/>
        </w:rPr>
        <w:fldChar w:fldCharType="separate"/>
      </w:r>
      <w:r w:rsidR="00670729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8" w:tooltip="Wachsmuth, 2001 #13" w:history="1">
        <w:r w:rsidR="00C338DE">
          <w:rPr>
            <w:rFonts w:ascii="Times New Roman" w:hAnsi="Times New Roman" w:cs="Times New Roman"/>
            <w:noProof/>
            <w:sz w:val="24"/>
            <w:szCs w:val="24"/>
          </w:rPr>
          <w:t>8-10</w:t>
        </w:r>
      </w:hyperlink>
      <w:r w:rsidR="00670729">
        <w:rPr>
          <w:rFonts w:ascii="Times New Roman" w:hAnsi="Times New Roman" w:cs="Times New Roman"/>
          <w:noProof/>
          <w:sz w:val="24"/>
          <w:szCs w:val="24"/>
        </w:rPr>
        <w:t>)</w:t>
      </w:r>
      <w:r w:rsidR="001D43F7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7D13BA">
        <w:rPr>
          <w:rFonts w:ascii="Times New Roman" w:hAnsi="Times New Roman" w:cs="Times New Roman"/>
          <w:sz w:val="24"/>
          <w:szCs w:val="24"/>
        </w:rPr>
        <w:t xml:space="preserve">The OCA2 variants include </w:t>
      </w:r>
      <w:r w:rsidR="00DC7553">
        <w:rPr>
          <w:rFonts w:ascii="Times New Roman" w:hAnsi="Times New Roman" w:cs="Times New Roman"/>
          <w:sz w:val="24"/>
          <w:szCs w:val="24"/>
        </w:rPr>
        <w:t xml:space="preserve">three forms, </w:t>
      </w:r>
      <w:r w:rsidR="007D13BA">
        <w:rPr>
          <w:rFonts w:ascii="Times New Roman" w:hAnsi="Times New Roman" w:cs="Times New Roman"/>
          <w:sz w:val="24"/>
          <w:szCs w:val="24"/>
        </w:rPr>
        <w:t xml:space="preserve">gg, ga and aa. </w:t>
      </w:r>
      <w:r w:rsidR="00C338DE">
        <w:rPr>
          <w:rFonts w:ascii="Times New Roman" w:hAnsi="Times New Roman" w:cs="Times New Roman"/>
          <w:sz w:val="24"/>
          <w:szCs w:val="24"/>
        </w:rPr>
        <w:t xml:space="preserve">This cohort study found that </w:t>
      </w:r>
      <w:r w:rsidR="007D13BA">
        <w:rPr>
          <w:rFonts w:ascii="Times New Roman" w:hAnsi="Times New Roman" w:cs="Times New Roman"/>
          <w:sz w:val="24"/>
          <w:szCs w:val="24"/>
        </w:rPr>
        <w:t xml:space="preserve">indicated population who has gg genotype </w:t>
      </w:r>
      <w:r w:rsidR="007D13BA" w:rsidRPr="007D13BA">
        <w:rPr>
          <w:rFonts w:ascii="Times New Roman" w:hAnsi="Times New Roman" w:cs="Times New Roman"/>
          <w:sz w:val="24"/>
          <w:szCs w:val="24"/>
        </w:rPr>
        <w:t>is more susceptible to nevus development</w:t>
      </w:r>
      <w:r w:rsidR="000E5DFA">
        <w:rPr>
          <w:rFonts w:ascii="Times New Roman" w:hAnsi="Times New Roman" w:cs="Times New Roman"/>
          <w:sz w:val="24"/>
          <w:szCs w:val="24"/>
        </w:rPr>
        <w:t xml:space="preserve"> than the one </w:t>
      </w:r>
      <w:r w:rsidR="00BA7EE3">
        <w:rPr>
          <w:rFonts w:ascii="Times New Roman" w:hAnsi="Times New Roman" w:cs="Times New Roman"/>
          <w:sz w:val="24"/>
          <w:szCs w:val="24"/>
        </w:rPr>
        <w:t>carries</w:t>
      </w:r>
      <w:r w:rsidR="007D13BA">
        <w:rPr>
          <w:rFonts w:ascii="Times New Roman" w:hAnsi="Times New Roman" w:cs="Times New Roman"/>
          <w:sz w:val="24"/>
          <w:szCs w:val="24"/>
        </w:rPr>
        <w:t xml:space="preserve"> aa OCA2 gene.</w:t>
      </w:r>
      <w:r w:rsidR="005C6CA3">
        <w:rPr>
          <w:rFonts w:ascii="Times New Roman" w:hAnsi="Times New Roman" w:cs="Times New Roman"/>
          <w:sz w:val="24"/>
          <w:szCs w:val="24"/>
        </w:rPr>
        <w:t xml:space="preserve">  In this study, we further analyzed the effect of OCA variants on nevus development controlled by gender and race.</w:t>
      </w:r>
      <w:r w:rsidR="00BC1C55">
        <w:rPr>
          <w:rFonts w:ascii="Times New Roman" w:hAnsi="Times New Roman" w:cs="Times New Roman"/>
          <w:sz w:val="24"/>
          <w:szCs w:val="24"/>
        </w:rPr>
        <w:t xml:space="preserve"> The degree of association between OCA2 gg and nevus development is kind of different in male and female</w:t>
      </w:r>
      <w:r w:rsidR="005C6CA3">
        <w:rPr>
          <w:rFonts w:ascii="Times New Roman" w:hAnsi="Times New Roman" w:cs="Times New Roman"/>
          <w:sz w:val="24"/>
          <w:szCs w:val="24"/>
        </w:rPr>
        <w:t xml:space="preserve">, however, population with gg OCA2 variant always </w:t>
      </w:r>
      <w:r w:rsidR="00BA7EE3">
        <w:rPr>
          <w:rFonts w:ascii="Times New Roman" w:hAnsi="Times New Roman" w:cs="Times New Roman"/>
          <w:sz w:val="24"/>
          <w:szCs w:val="24"/>
        </w:rPr>
        <w:t>showed higher</w:t>
      </w:r>
      <w:r w:rsidR="005C6CA3">
        <w:rPr>
          <w:rFonts w:ascii="Times New Roman" w:hAnsi="Times New Roman" w:cs="Times New Roman"/>
          <w:sz w:val="24"/>
          <w:szCs w:val="24"/>
        </w:rPr>
        <w:t xml:space="preserve"> </w:t>
      </w:r>
      <w:r w:rsidR="005C6CA3" w:rsidRPr="005C6CA3">
        <w:rPr>
          <w:rFonts w:ascii="Times New Roman" w:hAnsi="Times New Roman" w:cs="Times New Roman"/>
          <w:sz w:val="24"/>
          <w:szCs w:val="24"/>
        </w:rPr>
        <w:t>susceptibleness</w:t>
      </w:r>
      <w:r w:rsidR="005C6CA3">
        <w:rPr>
          <w:rFonts w:ascii="Times New Roman" w:hAnsi="Times New Roman" w:cs="Times New Roman"/>
          <w:sz w:val="24"/>
          <w:szCs w:val="24"/>
        </w:rPr>
        <w:t xml:space="preserve"> than the one who has aa variant. </w:t>
      </w:r>
      <w:r w:rsidR="00BC1C55">
        <w:rPr>
          <w:rFonts w:ascii="Times New Roman" w:hAnsi="Times New Roman" w:cs="Times New Roman"/>
          <w:sz w:val="24"/>
          <w:szCs w:val="24"/>
        </w:rPr>
        <w:t xml:space="preserve"> T</w:t>
      </w:r>
      <w:r w:rsidR="00BC1C55" w:rsidRPr="00BC1C55">
        <w:rPr>
          <w:rFonts w:ascii="Times New Roman" w:hAnsi="Times New Roman" w:cs="Times New Roman"/>
          <w:sz w:val="24"/>
          <w:szCs w:val="24"/>
        </w:rPr>
        <w:t xml:space="preserve">he </w:t>
      </w:r>
      <w:r w:rsidR="00BC1C55">
        <w:rPr>
          <w:rFonts w:ascii="Times New Roman" w:hAnsi="Times New Roman" w:cs="Times New Roman"/>
          <w:sz w:val="24"/>
          <w:szCs w:val="24"/>
        </w:rPr>
        <w:t>race/ethnicity-stratified</w:t>
      </w:r>
      <w:r w:rsidR="00BC1C55" w:rsidRPr="00BC1C55">
        <w:rPr>
          <w:rFonts w:ascii="Times New Roman" w:hAnsi="Times New Roman" w:cs="Times New Roman"/>
          <w:sz w:val="24"/>
          <w:szCs w:val="24"/>
        </w:rPr>
        <w:t xml:space="preserve"> </w:t>
      </w:r>
      <w:r w:rsidR="00BC1C55">
        <w:rPr>
          <w:rFonts w:ascii="Times New Roman" w:hAnsi="Times New Roman" w:cs="Times New Roman"/>
          <w:sz w:val="24"/>
          <w:szCs w:val="24"/>
        </w:rPr>
        <w:t xml:space="preserve">study </w:t>
      </w:r>
      <w:r w:rsidR="00C338DE">
        <w:rPr>
          <w:rFonts w:ascii="Times New Roman" w:hAnsi="Times New Roman" w:cs="Times New Roman"/>
          <w:sz w:val="24"/>
          <w:szCs w:val="24"/>
        </w:rPr>
        <w:t xml:space="preserve">also </w:t>
      </w:r>
      <w:r w:rsidR="00BC1C55">
        <w:rPr>
          <w:rFonts w:ascii="Times New Roman" w:hAnsi="Times New Roman" w:cs="Times New Roman"/>
          <w:sz w:val="24"/>
          <w:szCs w:val="24"/>
        </w:rPr>
        <w:t>indicated that gg variant is still associated with nev</w:t>
      </w:r>
      <w:r w:rsidR="007D76B6">
        <w:rPr>
          <w:rFonts w:ascii="Times New Roman" w:hAnsi="Times New Roman" w:cs="Times New Roman"/>
          <w:sz w:val="24"/>
          <w:szCs w:val="24"/>
        </w:rPr>
        <w:t xml:space="preserve">us development in non-Hispanic children in Colorado. </w:t>
      </w:r>
    </w:p>
    <w:p w:rsidR="00C338DE" w:rsidRDefault="00C338DE" w:rsidP="00C338DE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:rsidR="007D76B6" w:rsidRDefault="000F206E" w:rsidP="00C338DE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conclusion, this study demonstrated that </w:t>
      </w:r>
      <w:r w:rsidR="0052705E">
        <w:rPr>
          <w:rFonts w:ascii="Times New Roman" w:hAnsi="Times New Roman" w:cs="Times New Roman"/>
          <w:sz w:val="24"/>
          <w:szCs w:val="24"/>
        </w:rPr>
        <w:t xml:space="preserve">OCA2 variant gg is associated with nevus development and that </w:t>
      </w:r>
      <w:r w:rsidRPr="000F206E">
        <w:rPr>
          <w:rFonts w:ascii="Times New Roman" w:hAnsi="Times New Roman" w:cs="Times New Roman"/>
          <w:sz w:val="24"/>
          <w:szCs w:val="24"/>
        </w:rPr>
        <w:t>Childre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D1C87">
        <w:rPr>
          <w:rFonts w:ascii="Times New Roman" w:hAnsi="Times New Roman" w:cs="Times New Roman"/>
          <w:sz w:val="24"/>
          <w:szCs w:val="24"/>
        </w:rPr>
        <w:t>with OCA2 variant gg</w:t>
      </w:r>
      <w:r w:rsidR="00D41F12">
        <w:rPr>
          <w:rFonts w:ascii="Times New Roman" w:hAnsi="Times New Roman" w:cs="Times New Roman"/>
          <w:sz w:val="24"/>
          <w:szCs w:val="24"/>
        </w:rPr>
        <w:t xml:space="preserve"> in Colorado are</w:t>
      </w:r>
      <w:r w:rsidRPr="000F206E">
        <w:rPr>
          <w:rFonts w:ascii="Times New Roman" w:hAnsi="Times New Roman" w:cs="Times New Roman"/>
          <w:sz w:val="24"/>
          <w:szCs w:val="24"/>
        </w:rPr>
        <w:t xml:space="preserve"> more susceptible to nevus development</w:t>
      </w:r>
      <w:r w:rsidR="006D1C87">
        <w:rPr>
          <w:rFonts w:ascii="Times New Roman" w:hAnsi="Times New Roman" w:cs="Times New Roman"/>
          <w:sz w:val="24"/>
          <w:szCs w:val="24"/>
        </w:rPr>
        <w:t xml:space="preserve"> than those who have OCA2 aa genotype. </w:t>
      </w:r>
      <w:r w:rsidRPr="000F206E">
        <w:rPr>
          <w:rFonts w:ascii="Times New Roman" w:hAnsi="Times New Roman" w:cs="Times New Roman"/>
          <w:sz w:val="24"/>
          <w:szCs w:val="24"/>
        </w:rPr>
        <w:t xml:space="preserve"> </w:t>
      </w:r>
      <w:r w:rsidR="006D1C87">
        <w:rPr>
          <w:rFonts w:ascii="Times New Roman" w:hAnsi="Times New Roman" w:cs="Times New Roman"/>
          <w:sz w:val="24"/>
          <w:szCs w:val="24"/>
        </w:rPr>
        <w:t xml:space="preserve">This study has some limitations since the study was </w:t>
      </w:r>
      <w:r w:rsidR="007D76B6">
        <w:rPr>
          <w:rFonts w:ascii="Times New Roman" w:hAnsi="Times New Roman" w:cs="Times New Roman"/>
          <w:sz w:val="24"/>
          <w:szCs w:val="24"/>
        </w:rPr>
        <w:t xml:space="preserve">controlled by gender and race. Since there are a great amount of risk factors of melanoma, it is necessary to clarify the effect of OCA variants by controlled other factors, such as </w:t>
      </w:r>
      <w:r w:rsidRPr="000F206E">
        <w:rPr>
          <w:rFonts w:ascii="Times New Roman" w:hAnsi="Times New Roman" w:cs="Times New Roman"/>
          <w:sz w:val="24"/>
          <w:szCs w:val="24"/>
        </w:rPr>
        <w:t>skin propensity to bur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185EDB">
        <w:rPr>
          <w:rFonts w:ascii="Times New Roman" w:hAnsi="Times New Roman" w:cs="Times New Roman"/>
          <w:sz w:val="24"/>
          <w:szCs w:val="24"/>
        </w:rPr>
        <w:t>freckles</w:t>
      </w:r>
      <w:r>
        <w:rPr>
          <w:rFonts w:ascii="Times New Roman" w:hAnsi="Times New Roman" w:cs="Times New Roman"/>
          <w:sz w:val="24"/>
          <w:szCs w:val="24"/>
        </w:rPr>
        <w:t xml:space="preserve">, sun exposure and so on.  The </w:t>
      </w:r>
      <w:r w:rsidRPr="000F206E">
        <w:rPr>
          <w:rFonts w:ascii="Times New Roman" w:hAnsi="Times New Roman" w:cs="Times New Roman"/>
          <w:sz w:val="24"/>
          <w:szCs w:val="24"/>
        </w:rPr>
        <w:t xml:space="preserve">OCA2 </w:t>
      </w:r>
      <w:r>
        <w:rPr>
          <w:rFonts w:ascii="Times New Roman" w:hAnsi="Times New Roman" w:cs="Times New Roman"/>
          <w:sz w:val="24"/>
          <w:szCs w:val="24"/>
        </w:rPr>
        <w:t>gene may</w:t>
      </w:r>
      <w:r w:rsidR="006D1C87">
        <w:rPr>
          <w:rFonts w:ascii="Times New Roman" w:hAnsi="Times New Roman" w:cs="Times New Roman"/>
          <w:sz w:val="24"/>
          <w:szCs w:val="24"/>
        </w:rPr>
        <w:t xml:space="preserve"> also</w:t>
      </w:r>
      <w:r>
        <w:rPr>
          <w:rFonts w:ascii="Times New Roman" w:hAnsi="Times New Roman" w:cs="Times New Roman"/>
          <w:sz w:val="24"/>
          <w:szCs w:val="24"/>
        </w:rPr>
        <w:t xml:space="preserve"> influence nevus development by interacting with </w:t>
      </w:r>
      <w:r w:rsidRPr="000F206E">
        <w:rPr>
          <w:rFonts w:ascii="Times New Roman" w:hAnsi="Times New Roman" w:cs="Times New Roman"/>
          <w:sz w:val="24"/>
          <w:szCs w:val="24"/>
        </w:rPr>
        <w:t xml:space="preserve">other </w:t>
      </w:r>
      <w:r w:rsidR="00922AE7">
        <w:rPr>
          <w:rFonts w:ascii="Times New Roman" w:hAnsi="Times New Roman" w:cs="Times New Roman"/>
          <w:sz w:val="24"/>
          <w:szCs w:val="24"/>
        </w:rPr>
        <w:t xml:space="preserve">gene </w:t>
      </w:r>
      <w:r w:rsidRPr="000F206E">
        <w:rPr>
          <w:rFonts w:ascii="Times New Roman" w:hAnsi="Times New Roman" w:cs="Times New Roman"/>
          <w:sz w:val="24"/>
          <w:szCs w:val="24"/>
        </w:rPr>
        <w:t xml:space="preserve">factors.  </w:t>
      </w:r>
      <w:r w:rsidR="0052705E">
        <w:rPr>
          <w:rFonts w:ascii="Times New Roman" w:hAnsi="Times New Roman" w:cs="Times New Roman"/>
          <w:sz w:val="24"/>
          <w:szCs w:val="24"/>
        </w:rPr>
        <w:t xml:space="preserve">Future research </w:t>
      </w:r>
      <w:r>
        <w:rPr>
          <w:rFonts w:ascii="Times New Roman" w:hAnsi="Times New Roman" w:cs="Times New Roman"/>
          <w:sz w:val="24"/>
          <w:szCs w:val="24"/>
        </w:rPr>
        <w:t>is needed to address those problems</w:t>
      </w:r>
      <w:r w:rsidR="006D1C87">
        <w:rPr>
          <w:rFonts w:ascii="Times New Roman" w:hAnsi="Times New Roman" w:cs="Times New Roman"/>
          <w:sz w:val="24"/>
          <w:szCs w:val="24"/>
        </w:rPr>
        <w:t xml:space="preserve"> and clarify the exact effect of OCA2 variants on nevus development.</w:t>
      </w:r>
    </w:p>
    <w:p w:rsidR="00C338DE" w:rsidRDefault="00C338DE" w:rsidP="00C338DE">
      <w:pPr>
        <w:spacing w:after="0" w:line="36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:rsidR="00700221" w:rsidRPr="00700221" w:rsidRDefault="00700221" w:rsidP="003B519D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700221">
        <w:rPr>
          <w:rFonts w:ascii="Times New Roman" w:hAnsi="Times New Roman" w:cs="Times New Roman"/>
          <w:b/>
          <w:sz w:val="24"/>
          <w:szCs w:val="24"/>
        </w:rPr>
        <w:lastRenderedPageBreak/>
        <w:t>Reference:</w:t>
      </w:r>
    </w:p>
    <w:p w:rsidR="00C338DE" w:rsidRPr="00C338DE" w:rsidRDefault="001D43F7" w:rsidP="00C338DE">
      <w:pPr>
        <w:spacing w:after="0" w:line="240" w:lineRule="auto"/>
        <w:ind w:left="720" w:hanging="720"/>
        <w:rPr>
          <w:rFonts w:ascii="Calibri" w:hAnsi="Calibri" w:cs="Calibri"/>
          <w:noProof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A37E20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0" w:name="_ENREF_1"/>
      <w:r w:rsidR="00C338DE" w:rsidRPr="00C338DE">
        <w:rPr>
          <w:rFonts w:ascii="Calibri" w:hAnsi="Calibri" w:cs="Calibri"/>
          <w:noProof/>
          <w:szCs w:val="24"/>
        </w:rPr>
        <w:t>1.</w:t>
      </w:r>
      <w:r w:rsidR="00C338DE" w:rsidRPr="00C338DE">
        <w:rPr>
          <w:rFonts w:ascii="Calibri" w:hAnsi="Calibri" w:cs="Calibri"/>
          <w:noProof/>
          <w:szCs w:val="24"/>
        </w:rPr>
        <w:tab/>
        <w:t>Ries LAG MD, Krapcho M, etal., editors. (2008) SEER Cancer Statistics Review, 1975-2005. Bethesda (MD): National Cancer Institute.</w:t>
      </w:r>
      <w:bookmarkEnd w:id="0"/>
    </w:p>
    <w:p w:rsidR="00C338DE" w:rsidRPr="00C338DE" w:rsidRDefault="00C338DE" w:rsidP="00C338DE">
      <w:pPr>
        <w:spacing w:after="0" w:line="240" w:lineRule="auto"/>
        <w:ind w:left="720" w:hanging="720"/>
        <w:rPr>
          <w:rFonts w:ascii="Calibri" w:hAnsi="Calibri" w:cs="Calibri"/>
          <w:noProof/>
          <w:szCs w:val="24"/>
        </w:rPr>
      </w:pPr>
      <w:bookmarkStart w:id="1" w:name="_ENREF_2"/>
      <w:r w:rsidRPr="00C338DE">
        <w:rPr>
          <w:rFonts w:ascii="Calibri" w:hAnsi="Calibri" w:cs="Calibri"/>
          <w:noProof/>
          <w:szCs w:val="24"/>
        </w:rPr>
        <w:t>2.</w:t>
      </w:r>
      <w:r w:rsidRPr="00C338DE">
        <w:rPr>
          <w:rFonts w:ascii="Calibri" w:hAnsi="Calibri" w:cs="Calibri"/>
          <w:noProof/>
          <w:szCs w:val="24"/>
        </w:rPr>
        <w:tab/>
        <w:t>Gandini S</w:t>
      </w:r>
      <w:r w:rsidRPr="00C338DE">
        <w:rPr>
          <w:rFonts w:ascii="Calibri" w:hAnsi="Calibri" w:cs="Calibri"/>
          <w:i/>
          <w:noProof/>
          <w:szCs w:val="24"/>
        </w:rPr>
        <w:t>, et al.</w:t>
      </w:r>
      <w:r w:rsidRPr="00C338DE">
        <w:rPr>
          <w:rFonts w:ascii="Calibri" w:hAnsi="Calibri" w:cs="Calibri"/>
          <w:noProof/>
          <w:szCs w:val="24"/>
        </w:rPr>
        <w:t xml:space="preserve"> (2005) Meta-analysis of risk factors for cutaneous melanoma: III. Family history, actinic damage and phenotypic factors. (Translated from eng) </w:t>
      </w:r>
      <w:r w:rsidRPr="00C338DE">
        <w:rPr>
          <w:rFonts w:ascii="Calibri" w:hAnsi="Calibri" w:cs="Calibri"/>
          <w:i/>
          <w:noProof/>
          <w:szCs w:val="24"/>
        </w:rPr>
        <w:t>Eur J Cancer</w:t>
      </w:r>
      <w:r w:rsidRPr="00C338DE">
        <w:rPr>
          <w:rFonts w:ascii="Calibri" w:hAnsi="Calibri" w:cs="Calibri"/>
          <w:noProof/>
          <w:szCs w:val="24"/>
        </w:rPr>
        <w:t xml:space="preserve"> 41(14):2040-2059 (in eng).</w:t>
      </w:r>
      <w:bookmarkEnd w:id="1"/>
    </w:p>
    <w:p w:rsidR="00C338DE" w:rsidRPr="00C338DE" w:rsidRDefault="00C338DE" w:rsidP="00C338DE">
      <w:pPr>
        <w:spacing w:after="0" w:line="240" w:lineRule="auto"/>
        <w:ind w:left="720" w:hanging="720"/>
        <w:rPr>
          <w:rFonts w:ascii="Calibri" w:hAnsi="Calibri" w:cs="Calibri"/>
          <w:noProof/>
          <w:szCs w:val="24"/>
        </w:rPr>
      </w:pPr>
      <w:bookmarkStart w:id="2" w:name="_ENREF_3"/>
      <w:r w:rsidRPr="00C338DE">
        <w:rPr>
          <w:rFonts w:ascii="Calibri" w:hAnsi="Calibri" w:cs="Calibri"/>
          <w:noProof/>
          <w:szCs w:val="24"/>
        </w:rPr>
        <w:t>3.</w:t>
      </w:r>
      <w:r w:rsidRPr="00C338DE">
        <w:rPr>
          <w:rFonts w:ascii="Calibri" w:hAnsi="Calibri" w:cs="Calibri"/>
          <w:noProof/>
          <w:szCs w:val="24"/>
        </w:rPr>
        <w:tab/>
        <w:t>Gandini S</w:t>
      </w:r>
      <w:r w:rsidRPr="00C338DE">
        <w:rPr>
          <w:rFonts w:ascii="Calibri" w:hAnsi="Calibri" w:cs="Calibri"/>
          <w:i/>
          <w:noProof/>
          <w:szCs w:val="24"/>
        </w:rPr>
        <w:t>, et al.</w:t>
      </w:r>
      <w:r w:rsidRPr="00C338DE">
        <w:rPr>
          <w:rFonts w:ascii="Calibri" w:hAnsi="Calibri" w:cs="Calibri"/>
          <w:noProof/>
          <w:szCs w:val="24"/>
        </w:rPr>
        <w:t xml:space="preserve"> (2005) Meta-analysis of risk factors for cutaneous melanoma: I. Common and atypical naevi. (Translated from eng) </w:t>
      </w:r>
      <w:r w:rsidRPr="00C338DE">
        <w:rPr>
          <w:rFonts w:ascii="Calibri" w:hAnsi="Calibri" w:cs="Calibri"/>
          <w:i/>
          <w:noProof/>
          <w:szCs w:val="24"/>
        </w:rPr>
        <w:t>Eur J Cancer</w:t>
      </w:r>
      <w:r w:rsidRPr="00C338DE">
        <w:rPr>
          <w:rFonts w:ascii="Calibri" w:hAnsi="Calibri" w:cs="Calibri"/>
          <w:noProof/>
          <w:szCs w:val="24"/>
        </w:rPr>
        <w:t xml:space="preserve"> 41(1):28-44 (in eng).</w:t>
      </w:r>
      <w:bookmarkEnd w:id="2"/>
    </w:p>
    <w:p w:rsidR="00C338DE" w:rsidRPr="00C338DE" w:rsidRDefault="00C338DE" w:rsidP="00C338DE">
      <w:pPr>
        <w:spacing w:after="0" w:line="240" w:lineRule="auto"/>
        <w:ind w:left="720" w:hanging="720"/>
        <w:rPr>
          <w:rFonts w:ascii="Calibri" w:hAnsi="Calibri" w:cs="Calibri"/>
          <w:noProof/>
          <w:szCs w:val="24"/>
        </w:rPr>
      </w:pPr>
      <w:bookmarkStart w:id="3" w:name="_ENREF_4"/>
      <w:r w:rsidRPr="00C338DE">
        <w:rPr>
          <w:rFonts w:ascii="Calibri" w:hAnsi="Calibri" w:cs="Calibri"/>
          <w:noProof/>
          <w:szCs w:val="24"/>
        </w:rPr>
        <w:t>4.</w:t>
      </w:r>
      <w:r w:rsidRPr="00C338DE">
        <w:rPr>
          <w:rFonts w:ascii="Calibri" w:hAnsi="Calibri" w:cs="Calibri"/>
          <w:noProof/>
          <w:szCs w:val="24"/>
        </w:rPr>
        <w:tab/>
        <w:t>Gandini S</w:t>
      </w:r>
      <w:r w:rsidRPr="00C338DE">
        <w:rPr>
          <w:rFonts w:ascii="Calibri" w:hAnsi="Calibri" w:cs="Calibri"/>
          <w:i/>
          <w:noProof/>
          <w:szCs w:val="24"/>
        </w:rPr>
        <w:t>, et al.</w:t>
      </w:r>
      <w:r w:rsidRPr="00C338DE">
        <w:rPr>
          <w:rFonts w:ascii="Calibri" w:hAnsi="Calibri" w:cs="Calibri"/>
          <w:noProof/>
          <w:szCs w:val="24"/>
        </w:rPr>
        <w:t xml:space="preserve"> (2005) Meta-analysis of risk factors for cutaneous melanoma: II. Sun exposure. (Translated from eng) </w:t>
      </w:r>
      <w:r w:rsidRPr="00C338DE">
        <w:rPr>
          <w:rFonts w:ascii="Calibri" w:hAnsi="Calibri" w:cs="Calibri"/>
          <w:i/>
          <w:noProof/>
          <w:szCs w:val="24"/>
        </w:rPr>
        <w:t>Eur J Cancer</w:t>
      </w:r>
      <w:r w:rsidRPr="00C338DE">
        <w:rPr>
          <w:rFonts w:ascii="Calibri" w:hAnsi="Calibri" w:cs="Calibri"/>
          <w:noProof/>
          <w:szCs w:val="24"/>
        </w:rPr>
        <w:t xml:space="preserve"> 41(1):45-60 (in eng).</w:t>
      </w:r>
      <w:bookmarkEnd w:id="3"/>
    </w:p>
    <w:p w:rsidR="00C338DE" w:rsidRPr="00C338DE" w:rsidRDefault="00C338DE" w:rsidP="00C338DE">
      <w:pPr>
        <w:spacing w:after="0" w:line="240" w:lineRule="auto"/>
        <w:ind w:left="720" w:hanging="720"/>
        <w:rPr>
          <w:rFonts w:ascii="Calibri" w:hAnsi="Calibri" w:cs="Calibri"/>
          <w:noProof/>
          <w:szCs w:val="24"/>
        </w:rPr>
      </w:pPr>
      <w:bookmarkStart w:id="4" w:name="_ENREF_5"/>
      <w:r w:rsidRPr="00C338DE">
        <w:rPr>
          <w:rFonts w:ascii="Calibri" w:hAnsi="Calibri" w:cs="Calibri"/>
          <w:noProof/>
          <w:szCs w:val="24"/>
        </w:rPr>
        <w:t>5.</w:t>
      </w:r>
      <w:r w:rsidRPr="00C338DE">
        <w:rPr>
          <w:rFonts w:ascii="Calibri" w:hAnsi="Calibri" w:cs="Calibri"/>
          <w:noProof/>
          <w:szCs w:val="24"/>
        </w:rPr>
        <w:tab/>
        <w:t xml:space="preserve">Skender-Kalnenas TM, English DR, &amp; Heenan PJ (1995) Benign melanocytic lesions: risk markers or precursors of cutaneous melanoma? (Translated from eng) </w:t>
      </w:r>
      <w:r w:rsidRPr="00C338DE">
        <w:rPr>
          <w:rFonts w:ascii="Calibri" w:hAnsi="Calibri" w:cs="Calibri"/>
          <w:i/>
          <w:noProof/>
          <w:szCs w:val="24"/>
        </w:rPr>
        <w:t>J Am Acad Dermatol</w:t>
      </w:r>
      <w:r w:rsidRPr="00C338DE">
        <w:rPr>
          <w:rFonts w:ascii="Calibri" w:hAnsi="Calibri" w:cs="Calibri"/>
          <w:noProof/>
          <w:szCs w:val="24"/>
        </w:rPr>
        <w:t xml:space="preserve"> 33(6):1000-1007 (in eng).</w:t>
      </w:r>
      <w:bookmarkEnd w:id="4"/>
    </w:p>
    <w:p w:rsidR="00C338DE" w:rsidRPr="00C338DE" w:rsidRDefault="00C338DE" w:rsidP="00C338DE">
      <w:pPr>
        <w:spacing w:after="0" w:line="240" w:lineRule="auto"/>
        <w:ind w:left="720" w:hanging="720"/>
        <w:rPr>
          <w:rFonts w:ascii="Calibri" w:hAnsi="Calibri" w:cs="Calibri"/>
          <w:noProof/>
          <w:szCs w:val="24"/>
        </w:rPr>
      </w:pPr>
      <w:bookmarkStart w:id="5" w:name="_ENREF_6"/>
      <w:r w:rsidRPr="00C338DE">
        <w:rPr>
          <w:rFonts w:ascii="Calibri" w:hAnsi="Calibri" w:cs="Calibri"/>
          <w:noProof/>
          <w:szCs w:val="24"/>
        </w:rPr>
        <w:t>6.</w:t>
      </w:r>
      <w:r w:rsidRPr="00C338DE">
        <w:rPr>
          <w:rFonts w:ascii="Calibri" w:hAnsi="Calibri" w:cs="Calibri"/>
          <w:noProof/>
          <w:szCs w:val="24"/>
        </w:rPr>
        <w:tab/>
        <w:t>Crane LA</w:t>
      </w:r>
      <w:r w:rsidRPr="00C338DE">
        <w:rPr>
          <w:rFonts w:ascii="Calibri" w:hAnsi="Calibri" w:cs="Calibri"/>
          <w:i/>
          <w:noProof/>
          <w:szCs w:val="24"/>
        </w:rPr>
        <w:t>, et al.</w:t>
      </w:r>
      <w:r w:rsidRPr="00C338DE">
        <w:rPr>
          <w:rFonts w:ascii="Calibri" w:hAnsi="Calibri" w:cs="Calibri"/>
          <w:noProof/>
          <w:szCs w:val="24"/>
        </w:rPr>
        <w:t xml:space="preserve"> (2009) Melanocytic nevus development in Colorado children born in 1998: a longitudinal study. (Translated from eng) </w:t>
      </w:r>
      <w:r w:rsidRPr="00C338DE">
        <w:rPr>
          <w:rFonts w:ascii="Calibri" w:hAnsi="Calibri" w:cs="Calibri"/>
          <w:i/>
          <w:noProof/>
          <w:szCs w:val="24"/>
        </w:rPr>
        <w:t>Arch Dermatol</w:t>
      </w:r>
      <w:r w:rsidRPr="00C338DE">
        <w:rPr>
          <w:rFonts w:ascii="Calibri" w:hAnsi="Calibri" w:cs="Calibri"/>
          <w:noProof/>
          <w:szCs w:val="24"/>
        </w:rPr>
        <w:t xml:space="preserve"> 145(2):148-156 (in eng).</w:t>
      </w:r>
      <w:bookmarkEnd w:id="5"/>
    </w:p>
    <w:p w:rsidR="00C338DE" w:rsidRPr="00C338DE" w:rsidRDefault="00C338DE" w:rsidP="00C338DE">
      <w:pPr>
        <w:spacing w:after="0" w:line="240" w:lineRule="auto"/>
        <w:ind w:left="720" w:hanging="720"/>
        <w:rPr>
          <w:rFonts w:ascii="Calibri" w:hAnsi="Calibri" w:cs="Calibri"/>
          <w:noProof/>
          <w:szCs w:val="24"/>
        </w:rPr>
      </w:pPr>
      <w:bookmarkStart w:id="6" w:name="_ENREF_7"/>
      <w:r w:rsidRPr="00C338DE">
        <w:rPr>
          <w:rFonts w:ascii="Calibri" w:hAnsi="Calibri" w:cs="Calibri"/>
          <w:noProof/>
          <w:szCs w:val="24"/>
        </w:rPr>
        <w:t>7.</w:t>
      </w:r>
      <w:r w:rsidRPr="00C338DE">
        <w:rPr>
          <w:rFonts w:ascii="Calibri" w:hAnsi="Calibri" w:cs="Calibri"/>
          <w:noProof/>
          <w:szCs w:val="24"/>
        </w:rPr>
        <w:tab/>
        <w:t>Zhu G</w:t>
      </w:r>
      <w:r w:rsidRPr="00C338DE">
        <w:rPr>
          <w:rFonts w:ascii="Calibri" w:hAnsi="Calibri" w:cs="Calibri"/>
          <w:i/>
          <w:noProof/>
          <w:szCs w:val="24"/>
        </w:rPr>
        <w:t>, et al.</w:t>
      </w:r>
      <w:r w:rsidRPr="00C338DE">
        <w:rPr>
          <w:rFonts w:ascii="Calibri" w:hAnsi="Calibri" w:cs="Calibri"/>
          <w:noProof/>
          <w:szCs w:val="24"/>
        </w:rPr>
        <w:t xml:space="preserve"> (1999) A major quantitative-trait locus for mole density is linked to the familial melanoma gene CDKN2A: a maximum-likelihood combined linkage and association analysis in twins and their sibs. (Translated from eng) </w:t>
      </w:r>
      <w:r w:rsidRPr="00C338DE">
        <w:rPr>
          <w:rFonts w:ascii="Calibri" w:hAnsi="Calibri" w:cs="Calibri"/>
          <w:i/>
          <w:noProof/>
          <w:szCs w:val="24"/>
        </w:rPr>
        <w:t>Am J Hum Genet</w:t>
      </w:r>
      <w:r w:rsidRPr="00C338DE">
        <w:rPr>
          <w:rFonts w:ascii="Calibri" w:hAnsi="Calibri" w:cs="Calibri"/>
          <w:noProof/>
          <w:szCs w:val="24"/>
        </w:rPr>
        <w:t xml:space="preserve"> 65(2):483-492 (in eng).</w:t>
      </w:r>
      <w:bookmarkEnd w:id="6"/>
    </w:p>
    <w:p w:rsidR="00C338DE" w:rsidRPr="00C338DE" w:rsidRDefault="00C338DE" w:rsidP="00C338DE">
      <w:pPr>
        <w:spacing w:after="0" w:line="240" w:lineRule="auto"/>
        <w:ind w:left="720" w:hanging="720"/>
        <w:rPr>
          <w:rFonts w:ascii="Calibri" w:hAnsi="Calibri" w:cs="Calibri"/>
          <w:noProof/>
          <w:szCs w:val="24"/>
        </w:rPr>
      </w:pPr>
      <w:bookmarkStart w:id="7" w:name="_ENREF_8"/>
      <w:r w:rsidRPr="00C338DE">
        <w:rPr>
          <w:rFonts w:ascii="Calibri" w:hAnsi="Calibri" w:cs="Calibri"/>
          <w:noProof/>
          <w:szCs w:val="24"/>
        </w:rPr>
        <w:t>8.</w:t>
      </w:r>
      <w:r w:rsidRPr="00C338DE">
        <w:rPr>
          <w:rFonts w:ascii="Calibri" w:hAnsi="Calibri" w:cs="Calibri"/>
          <w:noProof/>
          <w:szCs w:val="24"/>
        </w:rPr>
        <w:tab/>
        <w:t>Wachsmuth RC</w:t>
      </w:r>
      <w:r w:rsidRPr="00C338DE">
        <w:rPr>
          <w:rFonts w:ascii="Calibri" w:hAnsi="Calibri" w:cs="Calibri"/>
          <w:i/>
          <w:noProof/>
          <w:szCs w:val="24"/>
        </w:rPr>
        <w:t>, et al.</w:t>
      </w:r>
      <w:r w:rsidRPr="00C338DE">
        <w:rPr>
          <w:rFonts w:ascii="Calibri" w:hAnsi="Calibri" w:cs="Calibri"/>
          <w:noProof/>
          <w:szCs w:val="24"/>
        </w:rPr>
        <w:t xml:space="preserve"> (2001) Heritability and gene-environment interactions for melanocytic nevus density examined in a U.K. adolescent twin study. (Translated from eng) </w:t>
      </w:r>
      <w:r w:rsidRPr="00C338DE">
        <w:rPr>
          <w:rFonts w:ascii="Calibri" w:hAnsi="Calibri" w:cs="Calibri"/>
          <w:i/>
          <w:noProof/>
          <w:szCs w:val="24"/>
        </w:rPr>
        <w:t>J Invest Dermatol</w:t>
      </w:r>
      <w:r w:rsidRPr="00C338DE">
        <w:rPr>
          <w:rFonts w:ascii="Calibri" w:hAnsi="Calibri" w:cs="Calibri"/>
          <w:noProof/>
          <w:szCs w:val="24"/>
        </w:rPr>
        <w:t xml:space="preserve"> 117(2):348-352 (in eng).</w:t>
      </w:r>
      <w:bookmarkEnd w:id="7"/>
    </w:p>
    <w:p w:rsidR="00C338DE" w:rsidRPr="00C338DE" w:rsidRDefault="00C338DE" w:rsidP="00C338DE">
      <w:pPr>
        <w:spacing w:after="0" w:line="240" w:lineRule="auto"/>
        <w:ind w:left="720" w:hanging="720"/>
        <w:rPr>
          <w:rFonts w:ascii="Calibri" w:hAnsi="Calibri" w:cs="Calibri"/>
          <w:noProof/>
          <w:szCs w:val="24"/>
        </w:rPr>
      </w:pPr>
      <w:bookmarkStart w:id="8" w:name="_ENREF_9"/>
      <w:r w:rsidRPr="00C338DE">
        <w:rPr>
          <w:rFonts w:ascii="Calibri" w:hAnsi="Calibri" w:cs="Calibri"/>
          <w:noProof/>
          <w:szCs w:val="24"/>
        </w:rPr>
        <w:t>9.</w:t>
      </w:r>
      <w:r w:rsidRPr="00C338DE">
        <w:rPr>
          <w:rFonts w:ascii="Calibri" w:hAnsi="Calibri" w:cs="Calibri"/>
          <w:noProof/>
          <w:szCs w:val="24"/>
        </w:rPr>
        <w:tab/>
        <w:t>Sulem P</w:t>
      </w:r>
      <w:r w:rsidRPr="00C338DE">
        <w:rPr>
          <w:rFonts w:ascii="Calibri" w:hAnsi="Calibri" w:cs="Calibri"/>
          <w:i/>
          <w:noProof/>
          <w:szCs w:val="24"/>
        </w:rPr>
        <w:t>, et al.</w:t>
      </w:r>
      <w:r w:rsidRPr="00C338DE">
        <w:rPr>
          <w:rFonts w:ascii="Calibri" w:hAnsi="Calibri" w:cs="Calibri"/>
          <w:noProof/>
          <w:szCs w:val="24"/>
        </w:rPr>
        <w:t xml:space="preserve"> (2007) Genetic determinants of hair, eye and skin pigmentation in Europeans. (Translated from eng) </w:t>
      </w:r>
      <w:r w:rsidRPr="00C338DE">
        <w:rPr>
          <w:rFonts w:ascii="Calibri" w:hAnsi="Calibri" w:cs="Calibri"/>
          <w:i/>
          <w:noProof/>
          <w:szCs w:val="24"/>
        </w:rPr>
        <w:t>Nat Genet</w:t>
      </w:r>
      <w:r w:rsidRPr="00C338DE">
        <w:rPr>
          <w:rFonts w:ascii="Calibri" w:hAnsi="Calibri" w:cs="Calibri"/>
          <w:noProof/>
          <w:szCs w:val="24"/>
        </w:rPr>
        <w:t xml:space="preserve"> 39(12):1443-1452 (in eng).</w:t>
      </w:r>
      <w:bookmarkEnd w:id="8"/>
    </w:p>
    <w:p w:rsidR="00C338DE" w:rsidRPr="00C338DE" w:rsidRDefault="00C338DE" w:rsidP="00C338DE">
      <w:pPr>
        <w:spacing w:after="0" w:line="240" w:lineRule="auto"/>
        <w:ind w:left="720" w:hanging="720"/>
        <w:rPr>
          <w:rFonts w:ascii="Calibri" w:hAnsi="Calibri" w:cs="Calibri"/>
          <w:noProof/>
          <w:szCs w:val="24"/>
        </w:rPr>
      </w:pPr>
      <w:bookmarkStart w:id="9" w:name="_ENREF_10"/>
      <w:r w:rsidRPr="00C338DE">
        <w:rPr>
          <w:rFonts w:ascii="Calibri" w:hAnsi="Calibri" w:cs="Calibri"/>
          <w:noProof/>
          <w:szCs w:val="24"/>
        </w:rPr>
        <w:t>10.</w:t>
      </w:r>
      <w:r w:rsidRPr="00C338DE">
        <w:rPr>
          <w:rFonts w:ascii="Calibri" w:hAnsi="Calibri" w:cs="Calibri"/>
          <w:noProof/>
          <w:szCs w:val="24"/>
        </w:rPr>
        <w:tab/>
        <w:t>Sturm RA</w:t>
      </w:r>
      <w:r w:rsidRPr="00C338DE">
        <w:rPr>
          <w:rFonts w:ascii="Calibri" w:hAnsi="Calibri" w:cs="Calibri"/>
          <w:i/>
          <w:noProof/>
          <w:szCs w:val="24"/>
        </w:rPr>
        <w:t>, et al.</w:t>
      </w:r>
      <w:r w:rsidRPr="00C338DE">
        <w:rPr>
          <w:rFonts w:ascii="Calibri" w:hAnsi="Calibri" w:cs="Calibri"/>
          <w:noProof/>
          <w:szCs w:val="24"/>
        </w:rPr>
        <w:t xml:space="preserve"> (2008) A single SNP in an evolutionary conserved region within intron 86 of the HERC2 gene determines human blue-brown eye color. (Translated from eng) </w:t>
      </w:r>
      <w:r w:rsidRPr="00C338DE">
        <w:rPr>
          <w:rFonts w:ascii="Calibri" w:hAnsi="Calibri" w:cs="Calibri"/>
          <w:i/>
          <w:noProof/>
          <w:szCs w:val="24"/>
        </w:rPr>
        <w:t>Am J Hum Genet</w:t>
      </w:r>
      <w:r w:rsidRPr="00C338DE">
        <w:rPr>
          <w:rFonts w:ascii="Calibri" w:hAnsi="Calibri" w:cs="Calibri"/>
          <w:noProof/>
          <w:szCs w:val="24"/>
        </w:rPr>
        <w:t xml:space="preserve"> 82(2):424-431 (in eng).</w:t>
      </w:r>
      <w:bookmarkEnd w:id="9"/>
    </w:p>
    <w:p w:rsidR="00C338DE" w:rsidRPr="00C338DE" w:rsidRDefault="00C338DE" w:rsidP="00C338DE">
      <w:pPr>
        <w:spacing w:after="0" w:line="240" w:lineRule="auto"/>
        <w:ind w:left="720" w:hanging="720"/>
        <w:rPr>
          <w:rFonts w:ascii="Calibri" w:hAnsi="Calibri" w:cs="Calibri"/>
          <w:noProof/>
          <w:szCs w:val="24"/>
        </w:rPr>
      </w:pPr>
      <w:bookmarkStart w:id="10" w:name="_ENREF_11"/>
      <w:r w:rsidRPr="00C338DE">
        <w:rPr>
          <w:rFonts w:ascii="Calibri" w:hAnsi="Calibri" w:cs="Calibri"/>
          <w:noProof/>
          <w:szCs w:val="24"/>
        </w:rPr>
        <w:t>11.</w:t>
      </w:r>
      <w:r w:rsidRPr="00C338DE">
        <w:rPr>
          <w:rFonts w:ascii="Calibri" w:hAnsi="Calibri" w:cs="Calibri"/>
          <w:noProof/>
          <w:szCs w:val="24"/>
        </w:rPr>
        <w:tab/>
        <w:t>Pettijohn KJ</w:t>
      </w:r>
      <w:r w:rsidRPr="00C338DE">
        <w:rPr>
          <w:rFonts w:ascii="Calibri" w:hAnsi="Calibri" w:cs="Calibri"/>
          <w:i/>
          <w:noProof/>
          <w:szCs w:val="24"/>
        </w:rPr>
        <w:t>, et al.</w:t>
      </w:r>
      <w:r w:rsidRPr="00C338DE">
        <w:rPr>
          <w:rFonts w:ascii="Calibri" w:hAnsi="Calibri" w:cs="Calibri"/>
          <w:noProof/>
          <w:szCs w:val="24"/>
        </w:rPr>
        <w:t xml:space="preserve"> (2009) Vacations to waterside locations result in nevus development in Colorado children. (Translated from eng) </w:t>
      </w:r>
      <w:r w:rsidRPr="00C338DE">
        <w:rPr>
          <w:rFonts w:ascii="Calibri" w:hAnsi="Calibri" w:cs="Calibri"/>
          <w:i/>
          <w:noProof/>
          <w:szCs w:val="24"/>
        </w:rPr>
        <w:t>Cancer Epidemiol Biomarkers Prev</w:t>
      </w:r>
      <w:r w:rsidRPr="00C338DE">
        <w:rPr>
          <w:rFonts w:ascii="Calibri" w:hAnsi="Calibri" w:cs="Calibri"/>
          <w:noProof/>
          <w:szCs w:val="24"/>
        </w:rPr>
        <w:t xml:space="preserve"> 18(2):454-463 (in eng).</w:t>
      </w:r>
      <w:bookmarkEnd w:id="10"/>
    </w:p>
    <w:p w:rsidR="00C338DE" w:rsidRPr="00C338DE" w:rsidRDefault="00C338DE" w:rsidP="00C338DE">
      <w:pPr>
        <w:spacing w:after="0" w:line="240" w:lineRule="auto"/>
        <w:ind w:left="720" w:hanging="720"/>
        <w:rPr>
          <w:rFonts w:ascii="Calibri" w:hAnsi="Calibri" w:cs="Calibri"/>
          <w:noProof/>
          <w:szCs w:val="24"/>
        </w:rPr>
      </w:pPr>
      <w:bookmarkStart w:id="11" w:name="_ENREF_12"/>
      <w:r w:rsidRPr="00C338DE">
        <w:rPr>
          <w:rFonts w:ascii="Calibri" w:hAnsi="Calibri" w:cs="Calibri"/>
          <w:noProof/>
          <w:szCs w:val="24"/>
        </w:rPr>
        <w:t>12.</w:t>
      </w:r>
      <w:r w:rsidRPr="00C338DE">
        <w:rPr>
          <w:rFonts w:ascii="Calibri" w:hAnsi="Calibri" w:cs="Calibri"/>
          <w:noProof/>
          <w:szCs w:val="24"/>
        </w:rPr>
        <w:tab/>
        <w:t>Grimm V</w:t>
      </w:r>
      <w:r w:rsidRPr="00C338DE">
        <w:rPr>
          <w:rFonts w:ascii="Calibri" w:hAnsi="Calibri" w:cs="Calibri"/>
          <w:i/>
          <w:noProof/>
          <w:szCs w:val="24"/>
        </w:rPr>
        <w:t>, et al.</w:t>
      </w:r>
      <w:r w:rsidRPr="00C338DE">
        <w:rPr>
          <w:rFonts w:ascii="Calibri" w:hAnsi="Calibri" w:cs="Calibri"/>
          <w:noProof/>
          <w:szCs w:val="24"/>
        </w:rPr>
        <w:t xml:space="preserve"> (2004) Use of DNA microarrays for rapid genotyping of TEM beta-lactamases that confer resistance. (Translated from eng) </w:t>
      </w:r>
      <w:r w:rsidRPr="00C338DE">
        <w:rPr>
          <w:rFonts w:ascii="Calibri" w:hAnsi="Calibri" w:cs="Calibri"/>
          <w:i/>
          <w:noProof/>
          <w:szCs w:val="24"/>
        </w:rPr>
        <w:t>J Clin Microbiol</w:t>
      </w:r>
      <w:r w:rsidRPr="00C338DE">
        <w:rPr>
          <w:rFonts w:ascii="Calibri" w:hAnsi="Calibri" w:cs="Calibri"/>
          <w:noProof/>
          <w:szCs w:val="24"/>
        </w:rPr>
        <w:t xml:space="preserve"> 42(8):3766-3774 (in eng).</w:t>
      </w:r>
      <w:bookmarkEnd w:id="11"/>
    </w:p>
    <w:p w:rsidR="00C338DE" w:rsidRPr="00C338DE" w:rsidRDefault="00C338DE" w:rsidP="00C338DE">
      <w:pPr>
        <w:spacing w:after="0" w:line="240" w:lineRule="auto"/>
        <w:ind w:left="720" w:hanging="720"/>
        <w:rPr>
          <w:rFonts w:ascii="Calibri" w:hAnsi="Calibri" w:cs="Calibri"/>
          <w:noProof/>
          <w:szCs w:val="24"/>
        </w:rPr>
      </w:pPr>
      <w:bookmarkStart w:id="12" w:name="_ENREF_13"/>
      <w:r w:rsidRPr="00C338DE">
        <w:rPr>
          <w:rFonts w:ascii="Calibri" w:hAnsi="Calibri" w:cs="Calibri"/>
          <w:noProof/>
          <w:szCs w:val="24"/>
        </w:rPr>
        <w:t>13.</w:t>
      </w:r>
      <w:r w:rsidRPr="00C338DE">
        <w:rPr>
          <w:rFonts w:ascii="Calibri" w:hAnsi="Calibri" w:cs="Calibri"/>
          <w:noProof/>
          <w:szCs w:val="24"/>
        </w:rPr>
        <w:tab/>
        <w:t>Azzato EM</w:t>
      </w:r>
      <w:r w:rsidRPr="00C338DE">
        <w:rPr>
          <w:rFonts w:ascii="Calibri" w:hAnsi="Calibri" w:cs="Calibri"/>
          <w:i/>
          <w:noProof/>
          <w:szCs w:val="24"/>
        </w:rPr>
        <w:t>, et al.</w:t>
      </w:r>
      <w:r w:rsidRPr="00C338DE">
        <w:rPr>
          <w:rFonts w:ascii="Calibri" w:hAnsi="Calibri" w:cs="Calibri"/>
          <w:noProof/>
          <w:szCs w:val="24"/>
        </w:rPr>
        <w:t xml:space="preserve"> (2010) Association between a germline OCA2 polymorphism at chromosome 15q13.1 and estrogen receptor-negative breast cancer survival. (Translated from eng) </w:t>
      </w:r>
      <w:r w:rsidRPr="00C338DE">
        <w:rPr>
          <w:rFonts w:ascii="Calibri" w:hAnsi="Calibri" w:cs="Calibri"/>
          <w:i/>
          <w:noProof/>
          <w:szCs w:val="24"/>
        </w:rPr>
        <w:t>J Natl Cancer Inst</w:t>
      </w:r>
      <w:r w:rsidRPr="00C338DE">
        <w:rPr>
          <w:rFonts w:ascii="Calibri" w:hAnsi="Calibri" w:cs="Calibri"/>
          <w:noProof/>
          <w:szCs w:val="24"/>
        </w:rPr>
        <w:t xml:space="preserve"> 102(9):650-662 (in eng).</w:t>
      </w:r>
      <w:bookmarkEnd w:id="12"/>
    </w:p>
    <w:p w:rsidR="00C338DE" w:rsidRPr="00C338DE" w:rsidRDefault="00C338DE" w:rsidP="00C338DE">
      <w:pPr>
        <w:spacing w:line="240" w:lineRule="auto"/>
        <w:ind w:left="720" w:hanging="720"/>
        <w:rPr>
          <w:rFonts w:ascii="Calibri" w:hAnsi="Calibri" w:cs="Calibri"/>
          <w:noProof/>
          <w:szCs w:val="24"/>
        </w:rPr>
      </w:pPr>
      <w:bookmarkStart w:id="13" w:name="_ENREF_14"/>
      <w:r w:rsidRPr="00C338DE">
        <w:rPr>
          <w:rFonts w:ascii="Calibri" w:hAnsi="Calibri" w:cs="Calibri"/>
          <w:noProof/>
          <w:szCs w:val="24"/>
        </w:rPr>
        <w:t>14.</w:t>
      </w:r>
      <w:r w:rsidRPr="00C338DE">
        <w:rPr>
          <w:rFonts w:ascii="Calibri" w:hAnsi="Calibri" w:cs="Calibri"/>
          <w:noProof/>
          <w:szCs w:val="24"/>
        </w:rPr>
        <w:tab/>
        <w:t>Edwards M</w:t>
      </w:r>
      <w:r w:rsidRPr="00C338DE">
        <w:rPr>
          <w:rFonts w:ascii="Calibri" w:hAnsi="Calibri" w:cs="Calibri"/>
          <w:i/>
          <w:noProof/>
          <w:szCs w:val="24"/>
        </w:rPr>
        <w:t>, et al.</w:t>
      </w:r>
      <w:r w:rsidRPr="00C338DE">
        <w:rPr>
          <w:rFonts w:ascii="Calibri" w:hAnsi="Calibri" w:cs="Calibri"/>
          <w:noProof/>
          <w:szCs w:val="24"/>
        </w:rPr>
        <w:t xml:space="preserve"> (2010) Association of the OCA2 polymorphism His615Arg with melanin content in east Asian populations: further evidence of convergent evolution of skin pigmentation. (Translated from eng) </w:t>
      </w:r>
      <w:r w:rsidRPr="00C338DE">
        <w:rPr>
          <w:rFonts w:ascii="Calibri" w:hAnsi="Calibri" w:cs="Calibri"/>
          <w:i/>
          <w:noProof/>
          <w:szCs w:val="24"/>
        </w:rPr>
        <w:t>PLoS Genet</w:t>
      </w:r>
      <w:r w:rsidRPr="00C338DE">
        <w:rPr>
          <w:rFonts w:ascii="Calibri" w:hAnsi="Calibri" w:cs="Calibri"/>
          <w:noProof/>
          <w:szCs w:val="24"/>
        </w:rPr>
        <w:t xml:space="preserve"> 6(3):e1000867 (in eng).</w:t>
      </w:r>
      <w:bookmarkEnd w:id="13"/>
    </w:p>
    <w:p w:rsidR="00C338DE" w:rsidRDefault="00C338DE" w:rsidP="00C338DE">
      <w:pPr>
        <w:spacing w:line="240" w:lineRule="auto"/>
        <w:rPr>
          <w:rFonts w:ascii="Calibri" w:hAnsi="Calibri" w:cs="Calibri"/>
          <w:noProof/>
          <w:szCs w:val="24"/>
        </w:rPr>
      </w:pPr>
    </w:p>
    <w:p w:rsidR="00700221" w:rsidRDefault="001D43F7" w:rsidP="003B519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700221" w:rsidRDefault="00700221" w:rsidP="003B519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:rsidR="00700221" w:rsidRDefault="00700221" w:rsidP="003B519D">
      <w:pPr>
        <w:spacing w:after="0" w:line="360" w:lineRule="auto"/>
        <w:rPr>
          <w:rFonts w:ascii="Times New Roman" w:hAnsi="Times New Roman" w:cs="Times New Roman"/>
          <w:sz w:val="24"/>
          <w:szCs w:val="24"/>
        </w:rPr>
        <w:sectPr w:rsidR="00700221">
          <w:headerReference w:type="default" r:id="rId8"/>
          <w:footerReference w:type="default" r:id="rId9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AA10CC" w:rsidRDefault="00AA10CC" w:rsidP="003B519D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Appendix for Reproducible Research Goal:</w:t>
      </w:r>
    </w:p>
    <w:p w:rsidR="00AA10CC" w:rsidRDefault="00AA10CC" w:rsidP="003B519D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ata: Mole Count Data 2004-2008 from Dr. Lori Crane in University of Colorado Denver</w:t>
      </w:r>
    </w:p>
    <w:p w:rsidR="00700221" w:rsidRPr="00700221" w:rsidRDefault="00700221" w:rsidP="003B519D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700221">
        <w:rPr>
          <w:rFonts w:ascii="Times New Roman" w:hAnsi="Times New Roman" w:cs="Times New Roman"/>
          <w:b/>
          <w:sz w:val="24"/>
          <w:szCs w:val="24"/>
        </w:rPr>
        <w:t>SAS code: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/* SAS code for miniproject B6611 in 2011 */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PTION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PAGESIZE=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60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LINESIZE=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80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ab/>
      </w: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* Output print option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VALU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0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gg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1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ga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2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aa'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9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missing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VALU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1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Female 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2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Male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Valu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0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= 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No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1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Yes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Valu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eyecolor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1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= 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blue green or combo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2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light/dark brown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3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hazel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Valu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aircolor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1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= 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blonde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2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red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3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brown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4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black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/* import excel file to SAS */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IMPOR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U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= WORK.project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FIL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= 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"C:\mole.xls"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          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BM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excel2002 REPLACE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        GETNAMES=YE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/* print to check */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in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project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2_status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eye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eye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air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air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/* Produce descriptive statistics for different category */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freq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project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abl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gender hispanic haircolor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2_status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eye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eye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air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air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mean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project 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Va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 molecount2007 molecount2008 number_vacs__birth_thru_2006 number_vacs__birth_thru_2007 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las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2_status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eye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eye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air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air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mean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project 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Va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 molecount2007 molecount2008 number_vacs__birth_thru_2006 number_vacs__birth_thru_2007 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las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2_status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eye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eye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air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air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mean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project 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Va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 molecount2007 molecount2008 number_vacs__birth_thru_2006 number_vacs__birth_thru_2007 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las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2_status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eye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eye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air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air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mean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project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Va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molecount2004 molecount2005 molecount2006 molecount2007 molecount2008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las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lastRenderedPageBreak/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2_status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eye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eye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air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air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/* Anova analysis to analyze differences in sub groups */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D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GRAPHIC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GLM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project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RDE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internal PLOT=diagnostic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LAS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ODE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molecount2007 = oca2_status/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soluti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; 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2_status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eye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eye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air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air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D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GRAPHIC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FF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GLM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project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RDE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internal PLOT=diagnostic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LAS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ODE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molecount2008 = oca2_status/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soluti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; 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2_status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eye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eye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air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air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D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GRAPHIC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FF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/* post-Hoc comparision:tukey to detect which two groups are differences*/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GLM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project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RDE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Internal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LAS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ODE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molecount2007 = oca2_status/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noin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soluti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2_status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eye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eye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air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air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EAN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/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b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ukey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GLM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project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RDE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Internal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LAS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ODE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molecount2008 = oca2_status/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noin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soluti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EAN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/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b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ukey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2_status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eye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eye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air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air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/* Anova analysis to analyze differences in sub groups */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GLM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project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RDE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internal PLOT=diagnostic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LAS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ODE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molecount2007 = gender/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soluti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; 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D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GRAPHIC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FF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GLM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project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RDE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internal PLOT=diagnostic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LAS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ODE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molecount2008 = gender/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soluti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; 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D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GRAPHIC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FF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GLM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project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RDE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internal PLOT=diagnostic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LAS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ODE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molecount2007 = hispanic/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soluti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; 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D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GRAPHIC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FF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GLM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project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RDE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internal PLOT=diagnostic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LAS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lastRenderedPageBreak/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ODE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molecount2008 = hispanic/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soluti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; 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D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GRAPHIC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FF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GLM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project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RDE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internal PLOT=diagnostic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LAS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aircolor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ODE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molecount2007 = haircolor/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soluti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; 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D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GRAPHIC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FF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GLM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project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RDE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internal PLOT=diagnostic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LAS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aircolor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ODE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molecount2008 = haircolor/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soluti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; 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D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GRAPHIC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FF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/* Produce descriptive statistics for molecount2007 */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UNIVARIAT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project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  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VA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molecount2007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/* Creat new data which indicate molecount as + if molecount &gt; upper quintle for caculating odjusted OR */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projectone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se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project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IF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molecount2007&lt;=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53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HE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indic = 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-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ELS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IF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molecount2007&gt;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53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HE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indic = 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+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in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 projectone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/* Produce descriptive statistics for different subgroups */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freq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projectone 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abl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 indic*oca2_statu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2_status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freq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projectone 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abl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 indic*oca2_status*gender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2_status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freq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projectone 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abl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 indic*oca2_status*gender*hispanic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2_status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/* Produce descriptive statistics for different subgroups */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VALU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 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0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gg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1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ga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2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aa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3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ga/aa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4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gg/aa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5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gg/ga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VALU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1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Female 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2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Male 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Valu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0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= 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No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1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Yes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Valu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indic 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0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-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1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</w:t>
      </w:r>
      <w:r>
        <w:rPr>
          <w:rFonts w:ascii="Courier New" w:hAnsi="Courier New" w:cs="Courier New"/>
          <w:color w:val="800080"/>
          <w:sz w:val="20"/>
          <w:szCs w:val="20"/>
          <w:shd w:val="clear" w:color="auto" w:fill="FFFFFF"/>
        </w:rPr>
        <w:t>'+'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/* creat categorical dataset to caculate adjusted OR for gg */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0 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INPU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 gender hispanic indic count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ARD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0 1 0 0 87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lastRenderedPageBreak/>
        <w:t>0 1 0 1 33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0 1 1 0 4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0 1 1 1 2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0 2 0 0 68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0 2 0 1 26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0 2 1 0 8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0 2 1 1 0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3 1 0 0 86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3 1 0 1 17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3 1 1 0 20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3 1 1 1 1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3 2 0 0 64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3 2 0 1 29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3 2 1 0 27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3 2 1 1 0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in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oca0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ind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ind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FREQ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oca0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ABLE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*indic /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MH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EXPECTED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Exac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rror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WEIGH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count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/* Caculate crude and adjusted OR specified by gender or Hispanic */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FREQ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oca0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ABLE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*oca*indic /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MH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EXPECTED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RELRISK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WEIGH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count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ind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ind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FREQ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oca0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ABLE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*oca*indic /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MH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EXPECTED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RELRISK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WEIGH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count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ind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ind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/* creat categorical dataset to caculate adjusted OR for ga */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1 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INPU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 gender hispanic indic count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ARD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1 1 0 0 75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1 1 0 1 13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1 1 1 0 14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1 1 1 1 1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1 2 0 0 49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1 2 0 1 26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1 2 1 0 17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1 2 1 1 0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4 1 0 0 98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4 1 0 1 37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4 1 1 0 10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4 1 1 1 2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lastRenderedPageBreak/>
        <w:t>4 2 0 0 83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4 2 0 1 29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4 2 1 0 18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4 2 1 1 0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in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oca1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ind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ind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FREQ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oca1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ABLE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*indic /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MH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EXPECTED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Exac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rror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WEIGH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count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/* Caculate crude and adjusted OR specified by gender or Hispanic */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FREQ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oca1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ABLE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*oca*indic /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MH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EXPECTED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RELRISK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WEIGH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count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ind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ind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FREQ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oca1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ABLE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*oca*indic /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MH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EXPECTED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RELRISK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WEIGH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count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ind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ind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/* creat categorical dataset to caculate adjusted OR for aa */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 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INPU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 gender hispanic indic count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ARD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2 1 0 0 11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2 1 0 1 4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2 1 1 0 6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2 1 1 1 0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2 2 0 0 15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2 2 0 1 3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2 2 1 0 10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2 2 1 1 0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5 1 0 0 162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5 1 0 1 46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5 1 1 0 18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5 1 1 1 3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5 2 0 0 117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5 2 0 1 52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5 2 1 0 25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C0"/>
        </w:rPr>
        <w:t>5 2 1 1 0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in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oca2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ind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ind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FREQ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oca2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ABLE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*indic /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MH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EXPECTED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Exac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rror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WEIGH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count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lastRenderedPageBreak/>
        <w:t>/* Caculate crude and adjusted OR specified by gender or Hispanic */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FREQ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oca2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ABLE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*oca*indic /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MH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EXPECTED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RELRISK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WEIGH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count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ind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ind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FREQ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oca2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ABLE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*oca*indic /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MH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EXPECTED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RELRISK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WEIGH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count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ind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ind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/* Anova analysis to compare OCA varient stratified by gender */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/* Anova analysis to compare OCA varient in female */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projectadjusted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Se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project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Wher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=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1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in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projectadjusted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GLM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projectadjusted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RDE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Internal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LAS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ODE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molecount2007 = oca2_status/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soluti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EAN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/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b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ukey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2_status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eye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eye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air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air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/* Anova analysis to compare OCA varient in male */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projectadjusted2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Se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project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Wher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=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2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in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projectadjusted2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freq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projectadjusted2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abl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mean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projectadjusted2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Va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 molecount2007 molecount2008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las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2_status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eye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eye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air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air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GLM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projectadjusted2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RDE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Internal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LAS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ODE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molecount2007 = oca2_status/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soluti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EAN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/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b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ukey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2_status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eye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eye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air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air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/* Anova analysis to compare OCA varient in non-hispanic */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projectadjusted4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lastRenderedPageBreak/>
        <w:t>Se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project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Wher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=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0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mean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projectadjusted4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Va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 molecount2007 molecount2008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las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2_status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eye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eye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air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air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GLM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projectadjusted4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RDE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Internal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LAS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ODE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molecount2007 = oca2_status/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soluti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EAN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/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b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ukey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2_status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eye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eye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air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air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/* post-Hoc comparision:tukey to detect which two groups are differences*/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GLM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projectadjusted4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RDE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Internal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LAS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ODE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molecount2007 = oca2_status/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soluti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EAN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/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b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ukey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2_status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eye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eye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air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air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/* Anova analysis to compare OCA varient in hispanic */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projectadjusted5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Se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project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Where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=</w:t>
      </w:r>
      <w:r>
        <w:rPr>
          <w:rFonts w:ascii="Courier New" w:hAnsi="Courier New" w:cs="Courier New"/>
          <w:b/>
          <w:bCs/>
          <w:color w:val="008080"/>
          <w:sz w:val="20"/>
          <w:szCs w:val="20"/>
          <w:shd w:val="clear" w:color="auto" w:fill="FFFFFF"/>
        </w:rPr>
        <w:t>1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mean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projectadjusted4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Va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 molecount2007 molecount2008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las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2_status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eye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eye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air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air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GLM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projectadjusted5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RDE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Internal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LAS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ODE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molecount2007 = oca2_status/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soluti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EAN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/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b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ukey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2_status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eye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eye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air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air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8000"/>
          <w:sz w:val="20"/>
          <w:szCs w:val="20"/>
          <w:shd w:val="clear" w:color="auto" w:fill="FFFFFF"/>
        </w:rPr>
        <w:t>/* post-Hoc comparision:tukey to detect which two groups are differences*/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PROC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GLM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DATA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= projectadjusted5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ORDER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=Internal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CLAS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ODEL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molecount2007 = oca2_status/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soluti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MEANS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/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bo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tukey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shd w:val="clear" w:color="auto" w:fill="FFFFFF"/>
        </w:rPr>
        <w:t>Format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oca2_status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oca2_status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gende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gende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ispanic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ispanic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eye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eye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 xml:space="preserve"> haircolor </w:t>
      </w:r>
      <w:r>
        <w:rPr>
          <w:rFonts w:ascii="Courier New" w:hAnsi="Courier New" w:cs="Courier New"/>
          <w:color w:val="008080"/>
          <w:sz w:val="20"/>
          <w:szCs w:val="20"/>
          <w:shd w:val="clear" w:color="auto" w:fill="FFFFFF"/>
        </w:rPr>
        <w:t>haircolor.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  <w:r>
        <w:rPr>
          <w:rFonts w:ascii="Courier New" w:hAnsi="Courier New" w:cs="Courier New"/>
          <w:b/>
          <w:bCs/>
          <w:color w:val="000080"/>
          <w:sz w:val="20"/>
          <w:szCs w:val="20"/>
          <w:shd w:val="clear" w:color="auto" w:fill="FFFFFF"/>
        </w:rPr>
        <w:t>RUN</w:t>
      </w:r>
      <w:r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  <w:t>;</w:t>
      </w: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700221" w:rsidRDefault="00700221" w:rsidP="00700221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shd w:val="clear" w:color="auto" w:fill="FFFFFF"/>
        </w:rPr>
      </w:pPr>
    </w:p>
    <w:p w:rsidR="00912539" w:rsidRPr="00912539" w:rsidRDefault="00912539" w:rsidP="00912539">
      <w:pPr>
        <w:rPr>
          <w:rFonts w:ascii="Arial" w:eastAsia="Times New Roman" w:hAnsi="Arial" w:cs="Arial"/>
          <w:color w:val="000000"/>
          <w:sz w:val="32"/>
          <w:szCs w:val="32"/>
        </w:rPr>
      </w:pPr>
      <w:r w:rsidRPr="00331623">
        <w:rPr>
          <w:b/>
          <w:sz w:val="32"/>
          <w:szCs w:val="32"/>
        </w:rPr>
        <w:lastRenderedPageBreak/>
        <w:t>Selective SAS output</w:t>
      </w:r>
      <w:r w:rsidR="00331623">
        <w:rPr>
          <w:b/>
          <w:sz w:val="32"/>
          <w:szCs w:val="32"/>
        </w:rPr>
        <w:t>:</w:t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pict>
          <v:rect id="_x0000_i1025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14" w:name="IDX9"/>
            <w:bookmarkEnd w:id="14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GLM Procedure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337"/>
        <w:gridCol w:w="804"/>
        <w:gridCol w:w="95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lass Level Information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la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eve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g ga aa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5" w:name="IDX10"/>
      <w:bookmarkEnd w:id="15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3277"/>
        <w:gridCol w:w="510"/>
      </w:tblGrid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Number of Observations Rea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7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Number of Observations Us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50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  <w:r w:rsidR="001D43F7"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26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16" w:name="IDX11"/>
            <w:bookmarkEnd w:id="16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GLM Procedure</w:t>
      </w:r>
    </w:p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Dependent Variable: molecount2007 molecount2007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797"/>
        <w:gridCol w:w="510"/>
        <w:gridCol w:w="1764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um of Squar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d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446.56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223.28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79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94793.13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59.49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rrected Tot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01239.69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7" w:name="IDX12"/>
      <w:bookmarkEnd w:id="17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137"/>
        <w:gridCol w:w="1170"/>
        <w:gridCol w:w="1224"/>
        <w:gridCol w:w="2344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-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eff V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oot M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lecount2007 Mean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214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2.785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5.680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0.90222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8" w:name="IDX13"/>
      <w:bookmarkEnd w:id="18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337"/>
        <w:gridCol w:w="470"/>
        <w:gridCol w:w="1410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446.5669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223.2834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79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9" w:name="IDX14"/>
      <w:bookmarkEnd w:id="19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337"/>
        <w:gridCol w:w="470"/>
        <w:gridCol w:w="1410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I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446.5669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223.2834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79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20" w:name="IDX15"/>
      <w:bookmarkEnd w:id="20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637"/>
        <w:gridCol w:w="1410"/>
        <w:gridCol w:w="311"/>
        <w:gridCol w:w="1770"/>
        <w:gridCol w:w="890"/>
        <w:gridCol w:w="84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aramet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andard 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|t|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Intercep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1.500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871493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8.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 g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2.593457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250906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3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 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8.000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292239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63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 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0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tbl>
      <w:tblPr>
        <w:tblW w:w="0" w:type="auto"/>
        <w:tblCellSpacing w:w="15" w:type="dxa"/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587"/>
        <w:gridCol w:w="8863"/>
      </w:tblGrid>
      <w:tr w:rsidR="00912539" w:rsidRPr="00912539" w:rsidTr="00912539">
        <w:trPr>
          <w:tblCellSpacing w:w="15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Note:</w:t>
            </w:r>
          </w:p>
        </w:tc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The X'X matrix has been found to be singular, and a generalized inverse was used to solve the normal equations. Terms whose estimates are followed by the letter 'B' are not uniquely estimable.</w:t>
            </w:r>
          </w:p>
        </w:tc>
      </w:tr>
    </w:tbl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bookmarkStart w:id="21" w:name="IDX16"/>
      <w:bookmarkEnd w:id="21"/>
      <w:r>
        <w:rPr>
          <w:rFonts w:ascii="Arial" w:eastAsia="Times New Roman" w:hAnsi="Arial" w:cs="Arial"/>
          <w:noProof/>
          <w:color w:val="000000"/>
          <w:sz w:val="20"/>
          <w:szCs w:val="20"/>
        </w:rPr>
        <w:lastRenderedPageBreak/>
        <w:drawing>
          <wp:inline distT="0" distB="0" distL="0" distR="0">
            <wp:extent cx="6096000" cy="6096000"/>
            <wp:effectExtent l="19050" t="0" r="0" b="0"/>
            <wp:docPr id="9" name="Picture 9" descr="Panel of Fit Diagnostics for molecount2007, which displays scatter plots of residuals, absolute residuals, studentized residuals, and observed responses by predicted values, studentized residuals by leverage, Cook's D by observation, a Q-Q plot of residuals, a residual histogram, and a residual-fit spread plo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Panel of Fit Diagnostics for molecount2007, which displays scatter plots of residuals, absolute residuals, studentized residuals, and observed responses by predicted values, studentized residuals by leverage, Cook's D by observation, a Q-Q plot of residuals, a residual histogram, and a residual-fit spread plot.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96000" cy="6096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22" w:name="IDX17"/>
      <w:bookmarkEnd w:id="22"/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>
        <w:rPr>
          <w:rFonts w:ascii="Arial" w:eastAsia="Times New Roman" w:hAnsi="Arial" w:cs="Arial"/>
          <w:noProof/>
          <w:color w:val="000000"/>
          <w:sz w:val="20"/>
          <w:szCs w:val="20"/>
        </w:rPr>
        <w:lastRenderedPageBreak/>
        <w:drawing>
          <wp:inline distT="0" distB="0" distL="0" distR="0">
            <wp:extent cx="6096000" cy="4572000"/>
            <wp:effectExtent l="19050" t="0" r="0" b="0"/>
            <wp:docPr id="10" name="Picture 10" descr="Fit Plot for molecount2007 by oca2 statu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Fit Plot for molecount2007 by oca2 status"/>
                    <pic:cNvPicPr>
                      <a:picLocks noChangeAspect="1" noChangeArrowheads="1"/>
                    </pic:cNvPicPr>
                  </pic:nvPicPr>
                  <pic:blipFill>
                    <a:blip r:embed="rId1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96000" cy="4572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23" w:name="IDX20"/>
            <w:bookmarkEnd w:id="23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GLM Procedure</w:t>
      </w:r>
    </w:p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Dependent Variable: molecount2008 molecount2008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797"/>
        <w:gridCol w:w="510"/>
        <w:gridCol w:w="1764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um of Squar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d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9890.38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945.19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.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47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75811.15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912.16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rrected Tot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85701.53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24" w:name="IDX21"/>
      <w:bookmarkEnd w:id="24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137"/>
        <w:gridCol w:w="1170"/>
        <w:gridCol w:w="1224"/>
        <w:gridCol w:w="2344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-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eff V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oot M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lecount2008 Mean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256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9.130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0.202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1.07711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25" w:name="IDX22"/>
      <w:bookmarkEnd w:id="25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337"/>
        <w:gridCol w:w="470"/>
        <w:gridCol w:w="1410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9890.3802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945.1901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.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47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26" w:name="IDX23"/>
      <w:bookmarkEnd w:id="26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337"/>
        <w:gridCol w:w="470"/>
        <w:gridCol w:w="1410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I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9890.3802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945.1901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.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47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27" w:name="IDX24"/>
      <w:bookmarkEnd w:id="27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637"/>
        <w:gridCol w:w="1410"/>
        <w:gridCol w:w="311"/>
        <w:gridCol w:w="1770"/>
        <w:gridCol w:w="890"/>
        <w:gridCol w:w="84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aramet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andard 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|t|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Intercep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0.761904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660275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8.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 g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4.799671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.119724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4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 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7.508683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.204212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149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 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0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tbl>
      <w:tblPr>
        <w:tblW w:w="0" w:type="auto"/>
        <w:tblCellSpacing w:w="15" w:type="dxa"/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587"/>
        <w:gridCol w:w="8863"/>
      </w:tblGrid>
      <w:tr w:rsidR="00912539" w:rsidRPr="00912539" w:rsidTr="00912539">
        <w:trPr>
          <w:tblCellSpacing w:w="15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Note:</w:t>
            </w:r>
          </w:p>
        </w:tc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The X'X matrix has been found to be singular, and a generalized inverse was used to solve the normal equations. Terms whose estimates are followed by the letter 'B' are not uniquely estimable.</w:t>
            </w:r>
          </w:p>
        </w:tc>
      </w:tr>
    </w:tbl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28" w:name="IDX27"/>
            <w:bookmarkEnd w:id="28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GLM Procedure</w:t>
      </w:r>
    </w:p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Dependent Variable: molecount2007 molecount2007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037"/>
        <w:gridCol w:w="510"/>
        <w:gridCol w:w="1764"/>
        <w:gridCol w:w="1530"/>
        <w:gridCol w:w="957"/>
        <w:gridCol w:w="82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um of Squar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d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759292.8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53097.6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83.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94793.1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59.4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Uncorrected Tot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054086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29" w:name="IDX28"/>
      <w:bookmarkEnd w:id="29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137"/>
        <w:gridCol w:w="1170"/>
        <w:gridCol w:w="1224"/>
        <w:gridCol w:w="2344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-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eff V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oot M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lecount2007 Mean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214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2.785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5.680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0.90222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30" w:name="IDX29"/>
      <w:bookmarkEnd w:id="30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337"/>
        <w:gridCol w:w="470"/>
        <w:gridCol w:w="1410"/>
        <w:gridCol w:w="1530"/>
        <w:gridCol w:w="957"/>
        <w:gridCol w:w="82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759292.86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53097.62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83.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31" w:name="IDX30"/>
      <w:bookmarkEnd w:id="31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337"/>
        <w:gridCol w:w="470"/>
        <w:gridCol w:w="1410"/>
        <w:gridCol w:w="1530"/>
        <w:gridCol w:w="957"/>
        <w:gridCol w:w="82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I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759292.86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53097.62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83.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32" w:name="IDX31"/>
      <w:bookmarkEnd w:id="32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637"/>
        <w:gridCol w:w="1410"/>
        <w:gridCol w:w="1770"/>
        <w:gridCol w:w="890"/>
        <w:gridCol w:w="84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aramet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andard 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|t|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 g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4.093457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755488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5.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 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9.500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853336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1.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 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1.500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871493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8.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  <w:r w:rsidR="001D43F7"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27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33" w:name="IDX32"/>
            <w:bookmarkEnd w:id="33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GLM Procedure</w:t>
      </w: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ukey's Studentized Range (HSD) Test for molecount2007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tbl>
      <w:tblPr>
        <w:tblW w:w="0" w:type="auto"/>
        <w:jc w:val="center"/>
        <w:tblCellSpacing w:w="15" w:type="dxa"/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587"/>
        <w:gridCol w:w="5288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Note:</w:t>
            </w:r>
          </w:p>
        </w:tc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This test controls the Type I experimentwise error rate.</w:t>
            </w:r>
          </w:p>
        </w:tc>
      </w:tr>
    </w:tbl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vanish/>
          <w:color w:val="000000"/>
          <w:sz w:val="20"/>
          <w:szCs w:val="20"/>
        </w:rPr>
      </w:pP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3844"/>
        <w:gridCol w:w="1050"/>
      </w:tblGrid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lph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5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rror Degrees of Freedo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47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rror 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59.4925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ritical Value of Studentized Rang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32559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34" w:name="IDX33"/>
      <w:bookmarkEnd w:id="34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417"/>
        <w:gridCol w:w="1216"/>
        <w:gridCol w:w="1726"/>
        <w:gridCol w:w="1571"/>
        <w:gridCol w:w="5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mparisons significant at the 0.05 level are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indicated by ***.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Comparis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ifference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Between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Means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imultaneous 95% Confidence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Limi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g - 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5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1.4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0.5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g - 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2.5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5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2.5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***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a - g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4.5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10.5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4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a - 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8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2.0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8.0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a - g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12.5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22.5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2.5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***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a - 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8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18.0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0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35" w:name="IDX38"/>
            <w:bookmarkEnd w:id="35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GLM Procedure</w:t>
      </w:r>
    </w:p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Dependent Variable: molecount2008 molecount2008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037"/>
        <w:gridCol w:w="510"/>
        <w:gridCol w:w="1764"/>
        <w:gridCol w:w="1530"/>
        <w:gridCol w:w="957"/>
        <w:gridCol w:w="82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um of Squar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d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092571.8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64190.6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99.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75811.1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912.1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Uncorrected Tot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468383.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36" w:name="IDX39"/>
      <w:bookmarkEnd w:id="36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137"/>
        <w:gridCol w:w="1170"/>
        <w:gridCol w:w="1224"/>
        <w:gridCol w:w="2344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-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eff V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oot M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lecount2008 Mean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256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9.130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0.202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1.07711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37" w:name="IDX40"/>
      <w:bookmarkEnd w:id="37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337"/>
        <w:gridCol w:w="470"/>
        <w:gridCol w:w="1410"/>
        <w:gridCol w:w="1530"/>
        <w:gridCol w:w="957"/>
        <w:gridCol w:w="82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lastRenderedPageBreak/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092571.8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64190.6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99.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38" w:name="IDX41"/>
      <w:bookmarkEnd w:id="38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337"/>
        <w:gridCol w:w="470"/>
        <w:gridCol w:w="1410"/>
        <w:gridCol w:w="1530"/>
        <w:gridCol w:w="957"/>
        <w:gridCol w:w="82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I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092571.8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64190.6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99.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39" w:name="IDX42"/>
      <w:bookmarkEnd w:id="39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637"/>
        <w:gridCol w:w="1410"/>
        <w:gridCol w:w="1770"/>
        <w:gridCol w:w="890"/>
        <w:gridCol w:w="84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aramet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andard 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|t|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 g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5.561576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119767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6.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 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8.270588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316390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0.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 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0.761904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660275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8.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  <w:r w:rsidR="001D43F7"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28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40" w:name="IDX43"/>
            <w:bookmarkEnd w:id="40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GLM Procedure</w:t>
      </w: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ukey's Studentized Range (HSD) Test for molecount2008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tbl>
      <w:tblPr>
        <w:tblW w:w="0" w:type="auto"/>
        <w:jc w:val="center"/>
        <w:tblCellSpacing w:w="15" w:type="dxa"/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587"/>
        <w:gridCol w:w="5288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Note:</w:t>
            </w:r>
          </w:p>
        </w:tc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This test controls the Type I experimentwise error rate.</w:t>
            </w:r>
          </w:p>
        </w:tc>
      </w:tr>
    </w:tbl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vanish/>
          <w:color w:val="000000"/>
          <w:sz w:val="20"/>
          <w:szCs w:val="20"/>
        </w:rPr>
      </w:pP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3844"/>
        <w:gridCol w:w="930"/>
      </w:tblGrid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lph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5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rror Degrees of Freedo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1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rror 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912.163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ritical Value of Studentized Rang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32653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41" w:name="IDX44"/>
      <w:bookmarkEnd w:id="41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417"/>
        <w:gridCol w:w="1216"/>
        <w:gridCol w:w="1726"/>
        <w:gridCol w:w="1571"/>
        <w:gridCol w:w="5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mparisons significant at the 0.05 level are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indicated by ***.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Comparis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ifference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Between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Means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imultaneous 95% Confidence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Limi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g - 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7.2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0.0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4.6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g - 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4.8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7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6.8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***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a - g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7.2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14.6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a - 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7.5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4.7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9.7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a - g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14.8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26.8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2.7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***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a - 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7.5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19.7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7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42" w:name="IDX49"/>
            <w:bookmarkEnd w:id="42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GLM Procedure</w:t>
      </w:r>
    </w:p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Dependent Variable: molecount2007 molecount2007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797"/>
        <w:gridCol w:w="510"/>
        <w:gridCol w:w="1764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um of Squar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d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309.51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309.51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635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98930.18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67.25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rrected Tot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01239.69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43" w:name="IDX50"/>
      <w:bookmarkEnd w:id="43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137"/>
        <w:gridCol w:w="1170"/>
        <w:gridCol w:w="1224"/>
        <w:gridCol w:w="2344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-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eff V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oot M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lecount2007 Mean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76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3.153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5.831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0.90222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44" w:name="IDX51"/>
      <w:bookmarkEnd w:id="44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857"/>
        <w:gridCol w:w="470"/>
        <w:gridCol w:w="1410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end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309.5161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309.5161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635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45" w:name="IDX52"/>
      <w:bookmarkEnd w:id="45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857"/>
        <w:gridCol w:w="470"/>
        <w:gridCol w:w="1410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I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end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309.5161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309.5161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635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46" w:name="IDX53"/>
      <w:bookmarkEnd w:id="46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243"/>
        <w:gridCol w:w="1410"/>
        <w:gridCol w:w="311"/>
        <w:gridCol w:w="1770"/>
        <w:gridCol w:w="890"/>
        <w:gridCol w:w="84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aramet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andard 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|t|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Intercep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3.334928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786786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4.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ender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4.542397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441577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1.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635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ender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0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tbl>
      <w:tblPr>
        <w:tblW w:w="0" w:type="auto"/>
        <w:tblCellSpacing w:w="15" w:type="dxa"/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587"/>
        <w:gridCol w:w="8863"/>
      </w:tblGrid>
      <w:tr w:rsidR="00912539" w:rsidRPr="00912539" w:rsidTr="00912539">
        <w:trPr>
          <w:tblCellSpacing w:w="15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Note:</w:t>
            </w:r>
          </w:p>
        </w:tc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The X'X matrix has been found to be singular, and a generalized inverse was used to solve the normal equations. Terms whose estimates are followed by the letter 'B' are not uniquely estimable.</w:t>
            </w:r>
          </w:p>
        </w:tc>
      </w:tr>
    </w:tbl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47" w:name="IDX56"/>
            <w:bookmarkEnd w:id="47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GLM Procedure</w:t>
      </w:r>
    </w:p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Dependent Variable: molecount2008 molecount2008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797"/>
        <w:gridCol w:w="510"/>
        <w:gridCol w:w="1764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um of Squar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d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515.74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515.74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100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83185.78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927.81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rrected Tot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85701.53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48" w:name="IDX57"/>
      <w:bookmarkEnd w:id="48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137"/>
        <w:gridCol w:w="1170"/>
        <w:gridCol w:w="1224"/>
        <w:gridCol w:w="2344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-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eff V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oot M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lecount2008 Mean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65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9.635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0.459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1.07711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49" w:name="IDX58"/>
      <w:bookmarkEnd w:id="49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857"/>
        <w:gridCol w:w="470"/>
        <w:gridCol w:w="1410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end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515.7460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515.7460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1004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50" w:name="IDX59"/>
      <w:bookmarkEnd w:id="50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857"/>
        <w:gridCol w:w="470"/>
        <w:gridCol w:w="1410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I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end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515.7460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515.7460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1004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51" w:name="IDX60"/>
      <w:bookmarkEnd w:id="51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243"/>
        <w:gridCol w:w="1410"/>
        <w:gridCol w:w="311"/>
        <w:gridCol w:w="1770"/>
        <w:gridCol w:w="890"/>
        <w:gridCol w:w="84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aramet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andard 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|t|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Intercep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3.743455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204007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4.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ender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4.939884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999943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1.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100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ender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0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tbl>
      <w:tblPr>
        <w:tblW w:w="0" w:type="auto"/>
        <w:tblCellSpacing w:w="15" w:type="dxa"/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587"/>
        <w:gridCol w:w="8863"/>
      </w:tblGrid>
      <w:tr w:rsidR="00912539" w:rsidRPr="00912539" w:rsidTr="00912539">
        <w:trPr>
          <w:tblCellSpacing w:w="15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Note:</w:t>
            </w:r>
          </w:p>
        </w:tc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The X'X matrix has been found to be singular, and a generalized inverse was used to solve the normal equations. Terms whose estimates are followed by the letter 'B' are not uniquely estimable.</w:t>
            </w:r>
          </w:p>
        </w:tc>
      </w:tr>
    </w:tbl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52" w:name="IDX63"/>
            <w:bookmarkEnd w:id="52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lastRenderedPageBreak/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GLM Procedure</w:t>
      </w:r>
    </w:p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Dependent Variable: molecount2007 molecount2007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797"/>
        <w:gridCol w:w="510"/>
        <w:gridCol w:w="1764"/>
        <w:gridCol w:w="1530"/>
        <w:gridCol w:w="957"/>
        <w:gridCol w:w="82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um of Squar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d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2868.94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2868.94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9.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88370.75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43.68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rrected Tot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01239.69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53" w:name="IDX64"/>
      <w:bookmarkEnd w:id="53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137"/>
        <w:gridCol w:w="1170"/>
        <w:gridCol w:w="1224"/>
        <w:gridCol w:w="2344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-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eff V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oot M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lecount2007 Mean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427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2.028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5.370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0.90222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54" w:name="IDX65"/>
      <w:bookmarkEnd w:id="54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004"/>
        <w:gridCol w:w="470"/>
        <w:gridCol w:w="1410"/>
        <w:gridCol w:w="1530"/>
        <w:gridCol w:w="957"/>
        <w:gridCol w:w="82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ispan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2868.946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2868.946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9.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55" w:name="IDX66"/>
      <w:bookmarkEnd w:id="55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004"/>
        <w:gridCol w:w="470"/>
        <w:gridCol w:w="1410"/>
        <w:gridCol w:w="1530"/>
        <w:gridCol w:w="957"/>
        <w:gridCol w:w="82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I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ispan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2868.946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2868.946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9.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56" w:name="IDX67"/>
      <w:bookmarkEnd w:id="56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243"/>
        <w:gridCol w:w="1410"/>
        <w:gridCol w:w="311"/>
        <w:gridCol w:w="1770"/>
        <w:gridCol w:w="890"/>
        <w:gridCol w:w="84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aramet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andard 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|t|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Intercep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7.135593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303015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8.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ispanic 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5.843946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543467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ispanic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0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tbl>
      <w:tblPr>
        <w:tblW w:w="0" w:type="auto"/>
        <w:tblCellSpacing w:w="15" w:type="dxa"/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587"/>
        <w:gridCol w:w="8863"/>
      </w:tblGrid>
      <w:tr w:rsidR="00912539" w:rsidRPr="00912539" w:rsidTr="00912539">
        <w:trPr>
          <w:tblCellSpacing w:w="15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Note:</w:t>
            </w:r>
          </w:p>
        </w:tc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The X'X matrix has been found to be singular, and a generalized inverse was used to solve the normal equations. Terms whose estimates are followed by the letter 'B' are not uniquely estimable.</w:t>
            </w:r>
          </w:p>
        </w:tc>
      </w:tr>
    </w:tbl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57" w:name="IDX70"/>
            <w:bookmarkEnd w:id="57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GLM Procedure</w:t>
      </w:r>
    </w:p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Dependent Variable: molecount2008 molecount2008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797"/>
        <w:gridCol w:w="510"/>
        <w:gridCol w:w="1764"/>
        <w:gridCol w:w="1530"/>
        <w:gridCol w:w="957"/>
        <w:gridCol w:w="82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um of Squar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d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7804.50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7804.50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9.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67897.02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890.79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rrected Tot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85701.53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58" w:name="IDX71"/>
      <w:bookmarkEnd w:id="58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137"/>
        <w:gridCol w:w="1170"/>
        <w:gridCol w:w="1224"/>
        <w:gridCol w:w="2344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-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eff V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oot M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lecount2008 Mean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461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8.433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9.846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1.07711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59" w:name="IDX72"/>
      <w:bookmarkEnd w:id="59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004"/>
        <w:gridCol w:w="470"/>
        <w:gridCol w:w="1410"/>
        <w:gridCol w:w="1530"/>
        <w:gridCol w:w="957"/>
        <w:gridCol w:w="82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ispan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7804.503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7804.503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9.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60" w:name="IDX73"/>
      <w:bookmarkEnd w:id="60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004"/>
        <w:gridCol w:w="470"/>
        <w:gridCol w:w="1410"/>
        <w:gridCol w:w="1530"/>
        <w:gridCol w:w="957"/>
        <w:gridCol w:w="82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I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ispan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7804.503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7804.503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9.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61" w:name="IDX74"/>
      <w:bookmarkEnd w:id="61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243"/>
        <w:gridCol w:w="1410"/>
        <w:gridCol w:w="311"/>
        <w:gridCol w:w="1770"/>
        <w:gridCol w:w="890"/>
        <w:gridCol w:w="84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aramet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andard 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|t|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Intercep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3.380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220881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7.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ispanic 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0.121369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500706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ispanic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0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tbl>
      <w:tblPr>
        <w:tblW w:w="0" w:type="auto"/>
        <w:tblCellSpacing w:w="15" w:type="dxa"/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587"/>
        <w:gridCol w:w="8863"/>
      </w:tblGrid>
      <w:tr w:rsidR="00912539" w:rsidRPr="00912539" w:rsidTr="00912539">
        <w:trPr>
          <w:tblCellSpacing w:w="15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Note:</w:t>
            </w:r>
          </w:p>
        </w:tc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The X'X matrix has been found to be singular, and a generalized inverse was used to solve the normal equations. Terms whose estimates are followed by the letter 'B' are not uniquely estimable.</w:t>
            </w:r>
          </w:p>
        </w:tc>
      </w:tr>
    </w:tbl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29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62" w:name="IDX77"/>
            <w:bookmarkEnd w:id="62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GLM Procedure</w:t>
      </w:r>
    </w:p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Dependent Variable: molecount2007 molecount2007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797"/>
        <w:gridCol w:w="510"/>
        <w:gridCol w:w="1764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um of Squar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d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0402.70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467.56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.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13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90836.99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52.1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rrected Tot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01239.69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63" w:name="IDX78"/>
      <w:bookmarkEnd w:id="63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137"/>
        <w:gridCol w:w="1170"/>
        <w:gridCol w:w="1224"/>
        <w:gridCol w:w="2344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-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eff V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oot M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lecount2007 Mean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345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2.432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5.536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0.90222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64" w:name="IDX79"/>
      <w:bookmarkEnd w:id="64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097"/>
        <w:gridCol w:w="470"/>
        <w:gridCol w:w="1410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aircol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0402.705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467.568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.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13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65" w:name="IDX80"/>
      <w:bookmarkEnd w:id="65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097"/>
        <w:gridCol w:w="470"/>
        <w:gridCol w:w="1410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I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aircol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0402.705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467.568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.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13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66" w:name="IDX81"/>
      <w:bookmarkEnd w:id="66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277"/>
        <w:gridCol w:w="1410"/>
        <w:gridCol w:w="311"/>
        <w:gridCol w:w="1770"/>
        <w:gridCol w:w="890"/>
        <w:gridCol w:w="84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aramet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andard 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|t|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Intercep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2.363636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7.699473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39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aircolor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1.282590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7.896698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73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aircolor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895622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9.134209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592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aircolor 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8.491363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7.908375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19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aircolor 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0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tbl>
      <w:tblPr>
        <w:tblW w:w="0" w:type="auto"/>
        <w:tblCellSpacing w:w="15" w:type="dxa"/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587"/>
        <w:gridCol w:w="8863"/>
      </w:tblGrid>
      <w:tr w:rsidR="00912539" w:rsidRPr="00912539" w:rsidTr="00912539">
        <w:trPr>
          <w:tblCellSpacing w:w="15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Note:</w:t>
            </w:r>
          </w:p>
        </w:tc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The X'X matrix has been found to be singular, and a generalized inverse was used to solve the normal equations. Terms whose estimates are followed by the letter 'B' are not uniquely estimable.</w:t>
            </w:r>
          </w:p>
        </w:tc>
      </w:tr>
    </w:tbl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67" w:name="IDX82"/>
      <w:bookmarkEnd w:id="67"/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30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68" w:name="IDX84"/>
            <w:bookmarkEnd w:id="68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GLM Procedure</w:t>
      </w:r>
    </w:p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Dependent Variable: molecount2008 molecount2008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797"/>
        <w:gridCol w:w="510"/>
        <w:gridCol w:w="1764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um of Squar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d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5366.44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122.14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.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07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60125.05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878.35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rrected Tot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75491.5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69" w:name="IDX85"/>
      <w:bookmarkEnd w:id="69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137"/>
        <w:gridCol w:w="1170"/>
        <w:gridCol w:w="1224"/>
        <w:gridCol w:w="2344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-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eff V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oot M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lecount2008 Mean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409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8.302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9.637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0.83333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70" w:name="IDX86"/>
      <w:bookmarkEnd w:id="70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097"/>
        <w:gridCol w:w="470"/>
        <w:gridCol w:w="1410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aircol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5366.448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122.149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.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07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71" w:name="IDX87"/>
      <w:bookmarkEnd w:id="71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097"/>
        <w:gridCol w:w="470"/>
        <w:gridCol w:w="1410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I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aircol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5366.448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122.149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.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07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72" w:name="IDX88"/>
      <w:bookmarkEnd w:id="72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277"/>
        <w:gridCol w:w="1410"/>
        <w:gridCol w:w="311"/>
        <w:gridCol w:w="1770"/>
        <w:gridCol w:w="890"/>
        <w:gridCol w:w="84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aramet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andard 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|t|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Intercep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7.888888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9.879011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5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aircolor 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7.626262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0.101039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65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aircolor 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8.188034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1.462011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475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aircolor 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1.083486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0.121642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379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aircolor 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0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tbl>
      <w:tblPr>
        <w:tblW w:w="0" w:type="auto"/>
        <w:tblCellSpacing w:w="15" w:type="dxa"/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587"/>
        <w:gridCol w:w="8863"/>
      </w:tblGrid>
      <w:tr w:rsidR="00912539" w:rsidRPr="00912539" w:rsidTr="00912539">
        <w:trPr>
          <w:tblCellSpacing w:w="15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Note:</w:t>
            </w:r>
          </w:p>
        </w:tc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The X'X matrix has been found to be singular, and a generalized inverse was used to solve the normal equations. Terms whose estimates are followed by the letter 'B' are not uniquely estimable.</w:t>
            </w:r>
          </w:p>
        </w:tc>
      </w:tr>
    </w:tbl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31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73" w:name="IDX89"/>
            <w:bookmarkEnd w:id="73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UNIVARIATE Procedure</w:t>
      </w: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Variable: molecount2007 (molecount2007)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757"/>
        <w:gridCol w:w="1290"/>
        <w:gridCol w:w="2037"/>
        <w:gridCol w:w="129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men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um Weigh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5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0.90222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um Observation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8406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d Devi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5.90197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rian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70.912467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kewne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542794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Kurto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09736023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Uncorrected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0540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rrected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01239.69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eff Vari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3.3265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d Error Me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2103096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74" w:name="IDX90"/>
      <w:bookmarkEnd w:id="74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937"/>
        <w:gridCol w:w="1050"/>
        <w:gridCol w:w="2197"/>
        <w:gridCol w:w="117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Basic Statistical Measures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cation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riability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0.902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d Devi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5.9019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di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6.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rian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70.91247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d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6.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ang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88.0000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Interquartile Rang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0.00000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Note: The mode displayed is the smallest of 2 modes with a count of 12.</w:t>
      </w:r>
    </w:p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75" w:name="IDX91"/>
      <w:bookmarkEnd w:id="75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464"/>
        <w:gridCol w:w="377"/>
        <w:gridCol w:w="930"/>
        <w:gridCol w:w="1129"/>
        <w:gridCol w:w="82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ests for Location: Mu0=0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est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atistic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 Value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udent's 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3.49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|t|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ig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= |M|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igned Ran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0737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= |S|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76" w:name="IDX92"/>
      <w:bookmarkEnd w:id="76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494"/>
        <w:gridCol w:w="107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Quantiles (Definition 5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Quanti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00% Ma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9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9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26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9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75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lastRenderedPageBreak/>
              <w:t>75% Q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3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50% Medi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6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25% Q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5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0% M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77" w:name="IDX93"/>
      <w:bookmarkEnd w:id="77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750"/>
        <w:gridCol w:w="564"/>
        <w:gridCol w:w="750"/>
        <w:gridCol w:w="564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xtreme Observations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west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ighest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b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b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69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47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4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0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78" w:name="IDX94"/>
      <w:bookmarkEnd w:id="78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951"/>
        <w:gridCol w:w="791"/>
        <w:gridCol w:w="931"/>
        <w:gridCol w:w="1424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issing Values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issing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Value</w:t>
            </w:r>
          </w:p>
        </w:tc>
        <w:tc>
          <w:tcPr>
            <w:tcW w:w="0" w:type="auto"/>
            <w:vMerge w:val="restart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unt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ercent Of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ll Ob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issing Ob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00.00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32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79" w:name="IDX95"/>
            <w:bookmarkEnd w:id="79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br w:type="page"/>
            </w:r>
            <w:bookmarkStart w:id="80" w:name="IDX96"/>
            <w:bookmarkEnd w:id="80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FREQ Procedure</w:t>
      </w:r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4252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697"/>
              <w:gridCol w:w="840"/>
              <w:gridCol w:w="840"/>
              <w:gridCol w:w="84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5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able of indic by oca2_status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indic</w:t>
                  </w:r>
                </w:p>
              </w:tc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oca2_status(oca2 status)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gg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ga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aa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+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2.9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6.4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6.75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.4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7.0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0.51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.4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.4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4.29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2.8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-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6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5.3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5.8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3.25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5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2.8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2.5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9.49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.9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1.5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5.71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6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7.1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2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8.31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9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1.31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.38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7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33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81" w:name="IDX97"/>
            <w:bookmarkEnd w:id="81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FREQ Procedure</w:t>
      </w:r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4656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884"/>
              <w:gridCol w:w="897"/>
              <w:gridCol w:w="84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able 1 of oca2_status by gender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Controlling for indic=+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oca2_status(oca2</w:t>
                  </w: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br/>
                    <w:t>status)</w:t>
                  </w: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gender(gender)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Female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Male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gg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747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2.4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7.3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6.04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4.0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2.6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7.27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6.4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ga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747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2.9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5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6.42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4.0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5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7.27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7.0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aa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747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.7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7.1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.55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.7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2.8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.45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.4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Total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747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9.07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0.93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82" w:name="IDX98"/>
      <w:bookmarkEnd w:id="82"/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4656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884"/>
              <w:gridCol w:w="897"/>
              <w:gridCol w:w="84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able 2 of oca2_status by gender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Controlling for indic=-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oca2_status(oca2</w:t>
                  </w: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br/>
                    <w:t>status)</w:t>
                  </w: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gender(gender)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Female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Male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gg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747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5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4.4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lastRenderedPageBreak/>
                          <w:t>46.19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lastRenderedPageBreak/>
                          <w:t>7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0.8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5.5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lastRenderedPageBreak/>
                          <w:t>45.51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lastRenderedPageBreak/>
                          <w:t>16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5.8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lastRenderedPageBreak/>
                    <w:t xml:space="preserve">ga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747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4.4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7.4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5.18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8.1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2.5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9.52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5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2.5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aa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747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.6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0.4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.63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.8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9.5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4.97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1.5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Total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747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9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4.12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6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5.88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6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34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83" w:name="IDX99"/>
            <w:bookmarkEnd w:id="83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FREQ Procedure</w:t>
      </w:r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4678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723"/>
              <w:gridCol w:w="960"/>
              <w:gridCol w:w="96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able 1 of gender by hispan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Controlling for indic=+ oca2_status=gg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gender(gender)</w:t>
                  </w: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hispanic(hispanic)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No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Yes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Female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4.1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4.2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5.93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.2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.7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7.3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Male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2.6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4.07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0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0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2.6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Total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6.72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.28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84" w:name="IDX100"/>
      <w:bookmarkEnd w:id="84"/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4678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723"/>
              <w:gridCol w:w="960"/>
              <w:gridCol w:w="96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able 2 of gender by hispan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Controlling for indic=+ oca2_status=ga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gender(gender)</w:t>
                  </w: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hispanic(hispanic)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No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Yes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Female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2.5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2.8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3.33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.5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.1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5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Male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5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lastRenderedPageBreak/>
                          <w:t>66.67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lastRenderedPageBreak/>
                          <w:t>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0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0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lastRenderedPageBreak/>
                          <w:t>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lastRenderedPageBreak/>
                          <w:t>2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5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lastRenderedPageBreak/>
                    <w:t xml:space="preserve">Total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7.5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.5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85" w:name="IDX101"/>
      <w:bookmarkEnd w:id="85"/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4438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723"/>
              <w:gridCol w:w="960"/>
              <w:gridCol w:w="72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able 3 of gender by hispan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Controlling for indic=+ oca2_status=aa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gender(gender)</w:t>
                  </w: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hispanic(hispanic)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No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Yes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Female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7.1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7.14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57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0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0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7.1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Male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2.8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2.86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57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0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0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.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2.8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Total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57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86" w:name="IDX102"/>
      <w:bookmarkEnd w:id="86"/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4438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723"/>
              <w:gridCol w:w="840"/>
              <w:gridCol w:w="84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able 4 of gender by hispan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Controlling for indic=- oca2_status=gg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gender(gender)</w:t>
                  </w: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hispanic(hispanic)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No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Yes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Female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2.1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5.6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6.13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.4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.4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3.33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4.4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Male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lastRenderedPageBreak/>
                          <w:t>40.7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9.4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3.87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lastRenderedPageBreak/>
                          <w:t>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lastRenderedPageBreak/>
                          <w:t>4.7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.5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6.67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lastRenderedPageBreak/>
                          <w:t>7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lastRenderedPageBreak/>
                          <w:t>45.5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lastRenderedPageBreak/>
                    <w:t xml:space="preserve">Total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5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2.81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.19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6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87" w:name="IDX103"/>
      <w:bookmarkEnd w:id="87"/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4438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723"/>
              <w:gridCol w:w="840"/>
              <w:gridCol w:w="84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able 5 of gender by hispan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Controlling for indic=- oca2_status=ga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gender(gender)</w:t>
                  </w: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hispanic(hispanic)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No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Yes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Female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8.3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4.2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0.48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.0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5.7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5.16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7.4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Male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1.6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4.2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9.52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.9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5.7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4.84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2.5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Total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2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5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88" w:name="IDX104"/>
      <w:bookmarkEnd w:id="88"/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4438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723"/>
              <w:gridCol w:w="840"/>
              <w:gridCol w:w="84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able 6 of gender by hispan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Controlling for indic=- oca2_status=aa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gender(gender)</w:t>
                  </w: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hispanic(hispanic)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No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Yes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Female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6.1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4.7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lastRenderedPageBreak/>
                          <w:t>42.31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lastRenderedPageBreak/>
                          <w:t>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4.2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5.2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lastRenderedPageBreak/>
                          <w:t>37.5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lastRenderedPageBreak/>
                          <w:t>1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0.4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lastRenderedPageBreak/>
                    <w:t xml:space="preserve">Male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5.7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0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7.69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3.8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0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2.5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9.5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Total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1.9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8.1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35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89" w:name="IDX105"/>
            <w:bookmarkEnd w:id="89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564"/>
        <w:gridCol w:w="657"/>
        <w:gridCol w:w="857"/>
        <w:gridCol w:w="1004"/>
        <w:gridCol w:w="657"/>
        <w:gridCol w:w="724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b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end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ispan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ind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unt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g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87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g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3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g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g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g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g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g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g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a/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86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a/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a/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a/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a/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a/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a/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7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a/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36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90" w:name="IDX106"/>
            <w:bookmarkEnd w:id="90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FREQ Procedure</w:t>
      </w:r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3652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Expected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697"/>
              <w:gridCol w:w="960"/>
              <w:gridCol w:w="96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able of oca by 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oca</w:t>
                  </w: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1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0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6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75.8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5.3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3.2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5.88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2.16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2.9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6.7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6.48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2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8.3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3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9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88.1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1.7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0.7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4.12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5.83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.9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9.2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3.52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4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1.6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Total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6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7.12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2.88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7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tatistics for Table of oca by indic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910"/>
        <w:gridCol w:w="810"/>
        <w:gridCol w:w="1289"/>
        <w:gridCol w:w="128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bookmarkStart w:id="91" w:name="IDX107"/>
            <w:bookmarkEnd w:id="91"/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ase-Control (Odds Rati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0.65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42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06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0.90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2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02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2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.38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9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9414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92" w:name="IDX108"/>
      <w:bookmarkEnd w:id="92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727"/>
        <w:gridCol w:w="844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dds Ratio (Case-Control Study)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dds Rati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653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symptotic Conf Limi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Lower Conf Lim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4237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lastRenderedPageBreak/>
              <w:t>95% Upper Conf Lim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06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xact Conf Limi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Lower Conf Lim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413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Upper Conf Lim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295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ample Size = 472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ummary Statistics for oca by indic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084"/>
        <w:gridCol w:w="2954"/>
        <w:gridCol w:w="521"/>
        <w:gridCol w:w="899"/>
        <w:gridCol w:w="89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bookmarkStart w:id="93" w:name="IDX109"/>
            <w:bookmarkEnd w:id="93"/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chran-Mantel-Haenszel Statistics (Based on Table Scores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at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lternative Hypothe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ob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Nonzero Correl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74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53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ow Mean Scores Diff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74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53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eneral Associ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74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531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94" w:name="IDX110"/>
      <w:bookmarkEnd w:id="94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591"/>
        <w:gridCol w:w="1883"/>
        <w:gridCol w:w="810"/>
        <w:gridCol w:w="1289"/>
        <w:gridCol w:w="128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Common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tho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ase-Contro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65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42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06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Odds Rati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65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42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06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0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2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02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0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2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02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38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9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941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Col2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38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9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9414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otal Sample Size = 472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37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95" w:name="IDX111"/>
            <w:bookmarkEnd w:id="95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FREQ Procedure</w:t>
      </w:r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3652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Expected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697"/>
              <w:gridCol w:w="960"/>
              <w:gridCol w:w="96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able 1 of oca by 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Controlling for gender=Female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oca</w:t>
                  </w: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1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gg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9.28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6.4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2.2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6.19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6.71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4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7.7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6.04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2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0.4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ga/aa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7.71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2.4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5.4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3.81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6.28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.2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4.5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3.96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2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9.6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9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8.8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1.2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5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tatistics for Table 1 of oca by indic</w:t>
      </w:r>
      <w:r w:rsidRPr="00912539">
        <w:rPr>
          <w:rFonts w:ascii="Arial" w:eastAsia="Times New Roman" w:hAnsi="Arial" w:cs="Arial"/>
          <w:color w:val="000000"/>
          <w:sz w:val="20"/>
          <w:szCs w:val="20"/>
        </w:rPr>
        <w:br/>
        <w:t>Controlling for gender=Female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910"/>
        <w:gridCol w:w="810"/>
        <w:gridCol w:w="1289"/>
        <w:gridCol w:w="128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bookmarkStart w:id="96" w:name="IDX112"/>
            <w:bookmarkEnd w:id="96"/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ase-Control (Odds Rati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0.44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23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32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0.84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74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625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2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.91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4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1917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ample Size = 250</w:t>
      </w:r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3412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bookmarkStart w:id="97" w:name="IDX113"/>
                        <w:bookmarkEnd w:id="97"/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lastRenderedPageBreak/>
                          <w:t>Expected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697"/>
              <w:gridCol w:w="840"/>
              <w:gridCol w:w="84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lastRenderedPageBreak/>
                    <w:t>Table 2 of oca by 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lastRenderedPageBreak/>
                    <w:t>Controlling for gender=Male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oca</w:t>
                  </w: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1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gg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6.7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4.2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4.5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5.51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5.2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1.7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5.4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7.27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5.9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ga/aa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0.2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0.9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5.8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4.49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9.7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3.0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4.1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2.73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2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4.0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6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5.23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4.77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2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tatistics for Table 2 of oca by indic</w:t>
      </w:r>
      <w:r w:rsidRPr="00912539">
        <w:rPr>
          <w:rFonts w:ascii="Arial" w:eastAsia="Times New Roman" w:hAnsi="Arial" w:cs="Arial"/>
          <w:color w:val="000000"/>
          <w:sz w:val="20"/>
          <w:szCs w:val="20"/>
        </w:rPr>
        <w:br/>
        <w:t>Controlling for gender=Male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910"/>
        <w:gridCol w:w="810"/>
        <w:gridCol w:w="1289"/>
        <w:gridCol w:w="128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bookmarkStart w:id="98" w:name="IDX114"/>
            <w:bookmarkEnd w:id="98"/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ase-Control (Odds Rati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0.93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50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7156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0.98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4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43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2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.05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66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6689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ample Size = 222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38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99" w:name="IDX115"/>
            <w:bookmarkEnd w:id="99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FREQ Procedure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ummary Statistics for oca by indic</w:t>
      </w:r>
      <w:r w:rsidRPr="00912539">
        <w:rPr>
          <w:rFonts w:ascii="Arial" w:eastAsia="Times New Roman" w:hAnsi="Arial" w:cs="Arial"/>
          <w:color w:val="000000"/>
          <w:sz w:val="20"/>
          <w:szCs w:val="20"/>
        </w:rPr>
        <w:br/>
        <w:t>Controlling for gender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084"/>
        <w:gridCol w:w="2954"/>
        <w:gridCol w:w="521"/>
        <w:gridCol w:w="899"/>
        <w:gridCol w:w="89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chran-Mantel-Haenszel Statistics (Based on Table Scores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at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lternative Hypothe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ob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Nonzero Correl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90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48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ow Mean Scores Diff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90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48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eneral Associ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90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480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00" w:name="IDX116"/>
      <w:bookmarkEnd w:id="100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591"/>
        <w:gridCol w:w="1883"/>
        <w:gridCol w:w="810"/>
        <w:gridCol w:w="1289"/>
        <w:gridCol w:w="128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Common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tho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ase-Contro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64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4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973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Odds Rati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65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4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09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0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1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996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1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94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40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9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967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Col2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37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7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9357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01" w:name="IDX117"/>
      <w:bookmarkEnd w:id="101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161"/>
        <w:gridCol w:w="130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Breslow-Day Test for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Homogeneity of the Odds Ratio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hi-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781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ChiSq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954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otal Sample Size = 472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39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102" w:name="IDX118"/>
            <w:bookmarkEnd w:id="102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FREQ Procedure</w:t>
      </w:r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3532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Expected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697"/>
              <w:gridCol w:w="840"/>
              <w:gridCol w:w="96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able 1 of oca by 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Controlling for hispanic=No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oca</w:t>
                  </w: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1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gg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5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59.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7.8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2.4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0.82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4.80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4.3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7.5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6.19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1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2.2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ga/aa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5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45.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6.5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6.5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9.18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0.19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1.2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3.4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3.81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9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7.8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69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0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4.39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5.61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1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tatistics for Table 1 of oca by indic</w:t>
      </w:r>
      <w:r w:rsidRPr="00912539">
        <w:rPr>
          <w:rFonts w:ascii="Arial" w:eastAsia="Times New Roman" w:hAnsi="Arial" w:cs="Arial"/>
          <w:color w:val="000000"/>
          <w:sz w:val="20"/>
          <w:szCs w:val="20"/>
        </w:rPr>
        <w:br/>
        <w:t>Controlling for hispanic=No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910"/>
        <w:gridCol w:w="810"/>
        <w:gridCol w:w="1289"/>
        <w:gridCol w:w="128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bookmarkStart w:id="103" w:name="IDX119"/>
            <w:bookmarkEnd w:id="103"/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ase-Control (Odds Rati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0.80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51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586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0.94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4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60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2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.17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4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6394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ample Size = 410</w:t>
      </w:r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3652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bookmarkStart w:id="104" w:name="IDX120"/>
                        <w:bookmarkEnd w:id="104"/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lastRenderedPageBreak/>
                          <w:t>Expected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697"/>
              <w:gridCol w:w="960"/>
              <w:gridCol w:w="96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lastRenderedPageBreak/>
                    <w:t>Table 2 of oca by 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lastRenderedPageBreak/>
                    <w:t>Controlling for hispanic=Yes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oca</w:t>
                  </w: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1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gg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3.32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9.3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5.7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0.34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0.677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.2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4.2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6.67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2.5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ga/aa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5.67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5.8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7.9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9.66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.322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.6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.0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3.33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7.4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5.16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.84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tatistics for Table 2 of oca by indic</w:t>
      </w:r>
      <w:r w:rsidRPr="00912539">
        <w:rPr>
          <w:rFonts w:ascii="Arial" w:eastAsia="Times New Roman" w:hAnsi="Arial" w:cs="Arial"/>
          <w:color w:val="000000"/>
          <w:sz w:val="20"/>
          <w:szCs w:val="20"/>
        </w:rPr>
        <w:br/>
        <w:t>Controlling for hispanic=Yes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910"/>
        <w:gridCol w:w="810"/>
        <w:gridCol w:w="1200"/>
        <w:gridCol w:w="1377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bookmarkStart w:id="105" w:name="IDX121"/>
            <w:bookmarkEnd w:id="105"/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ase-Control (Odds Rati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0.12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1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5286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0.87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70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88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2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6.85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67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70.1581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ample Size = 62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40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106" w:name="IDX122"/>
            <w:bookmarkEnd w:id="106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FREQ Procedure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ummary Statistics for oca by indic</w:t>
      </w:r>
      <w:r w:rsidRPr="00912539">
        <w:rPr>
          <w:rFonts w:ascii="Arial" w:eastAsia="Times New Roman" w:hAnsi="Arial" w:cs="Arial"/>
          <w:color w:val="000000"/>
          <w:sz w:val="20"/>
          <w:szCs w:val="20"/>
        </w:rPr>
        <w:br/>
        <w:t>Controlling for hispanic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084"/>
        <w:gridCol w:w="2954"/>
        <w:gridCol w:w="521"/>
        <w:gridCol w:w="899"/>
        <w:gridCol w:w="89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chran-Mantel-Haenszel Statistics (Based on Table Scores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at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lternative Hypothe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ob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Nonzero Correl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5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217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ow Mean Scores Diff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5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217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eneral Associ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5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2178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07" w:name="IDX123"/>
      <w:bookmarkEnd w:id="107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591"/>
        <w:gridCol w:w="1883"/>
        <w:gridCol w:w="810"/>
        <w:gridCol w:w="1289"/>
        <w:gridCol w:w="128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Common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tho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ase-Contro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76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49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78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Odds Rati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76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49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79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3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4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40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3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4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293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27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8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7025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Col2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1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7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6929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08" w:name="IDX124"/>
      <w:bookmarkEnd w:id="108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161"/>
        <w:gridCol w:w="130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Breslow-Day Test for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Homogeneity of the Odds Ratio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hi-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5195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ChiSq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1124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otal Sample Size = 472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41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109" w:name="IDX125"/>
            <w:bookmarkEnd w:id="109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564"/>
        <w:gridCol w:w="670"/>
        <w:gridCol w:w="857"/>
        <w:gridCol w:w="1004"/>
        <w:gridCol w:w="657"/>
        <w:gridCol w:w="724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b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end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ispan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ind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unt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a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75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a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3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a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a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a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9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a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6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a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a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g/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9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g/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7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g/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g/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g/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83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g/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9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g/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g/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42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110" w:name="IDX126"/>
            <w:bookmarkEnd w:id="110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FREQ Procedure</w:t>
      </w:r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3652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Expected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697"/>
              <w:gridCol w:w="960"/>
              <w:gridCol w:w="96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able of oca by 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oca</w:t>
                  </w: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1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1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5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50.3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2.8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9.4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2.58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4.61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.4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0.5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7.04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9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1.3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4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0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13.6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4.2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5.4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7.42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3.38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4.4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4.5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2.96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7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8.6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Total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6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7.12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2.88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7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tatistics for Table of oca by indic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910"/>
        <w:gridCol w:w="810"/>
        <w:gridCol w:w="1289"/>
        <w:gridCol w:w="128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bookmarkStart w:id="111" w:name="IDX127"/>
            <w:bookmarkEnd w:id="111"/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ase-Control (Odds Rati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.26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1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962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.05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5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619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2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0.83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59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797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12" w:name="IDX128"/>
      <w:bookmarkEnd w:id="112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727"/>
        <w:gridCol w:w="844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dds Ratio (Case-Control Study)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dds Rati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60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symptotic Conf Limi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Lower Conf Lim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10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lastRenderedPageBreak/>
              <w:t>95% Upper Conf Lim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962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xact Conf Limi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Lower Conf Lim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7933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Upper Conf Lim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0198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ample Size = 472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ummary Statistics for oca by indic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084"/>
        <w:gridCol w:w="2954"/>
        <w:gridCol w:w="521"/>
        <w:gridCol w:w="899"/>
        <w:gridCol w:w="89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bookmarkStart w:id="113" w:name="IDX129"/>
            <w:bookmarkEnd w:id="113"/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chran-Mantel-Haenszel Statistics (Based on Table Scores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at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lternative Hypothe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ob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Nonzero Correl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5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3046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ow Mean Scores Diff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5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3046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eneral Associ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5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3046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14" w:name="IDX130"/>
      <w:bookmarkEnd w:id="114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591"/>
        <w:gridCol w:w="1883"/>
        <w:gridCol w:w="810"/>
        <w:gridCol w:w="1289"/>
        <w:gridCol w:w="128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Common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tho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ase-Contro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6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1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962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Odds Rati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6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1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962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5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5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619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5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5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619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3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59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797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Col2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3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59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797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otal Sample Size = 472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43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115" w:name="IDX131"/>
            <w:bookmarkEnd w:id="115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FREQ Procedure</w:t>
      </w:r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3652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Expected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697"/>
              <w:gridCol w:w="960"/>
              <w:gridCol w:w="96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able 1 of oca by 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Controlling for gender=Female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oca</w:t>
                  </w: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1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ga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1.16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5.6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6.4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5.18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1.83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.6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3.5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6.42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1.2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gg/aa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15.8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3.2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3.4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4.82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1.16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5.6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6.5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3.58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4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8.8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9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8.8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1.2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5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tatistics for Table 1 of oca by indic</w:t>
      </w:r>
      <w:r w:rsidRPr="00912539">
        <w:rPr>
          <w:rFonts w:ascii="Arial" w:eastAsia="Times New Roman" w:hAnsi="Arial" w:cs="Arial"/>
          <w:color w:val="000000"/>
          <w:sz w:val="20"/>
          <w:szCs w:val="20"/>
        </w:rPr>
        <w:br/>
        <w:t>Controlling for gender=Female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910"/>
        <w:gridCol w:w="810"/>
        <w:gridCol w:w="1289"/>
        <w:gridCol w:w="128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bookmarkStart w:id="116" w:name="IDX132"/>
            <w:bookmarkEnd w:id="116"/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ase-Control (Odds Rati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2.29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7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4953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.17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3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331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2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0.51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29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936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ample Size = 250</w:t>
      </w:r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3652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bookmarkStart w:id="117" w:name="IDX133"/>
                        <w:bookmarkEnd w:id="117"/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lastRenderedPageBreak/>
                          <w:t>Expected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697"/>
              <w:gridCol w:w="960"/>
              <w:gridCol w:w="96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lastRenderedPageBreak/>
                    <w:t>Table 2 of oca by 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lastRenderedPageBreak/>
                    <w:t>Controlling for gender=Male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oca</w:t>
                  </w: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1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ga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9.20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9.7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1.7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9.52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2.79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1.7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8.2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7.27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1.4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gg/aa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7.79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5.5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7.6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0.48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2.20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3.0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2.3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2.73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3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8.5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6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5.23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4.77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2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tatistics for Table 2 of oca by indic</w:t>
      </w:r>
      <w:r w:rsidRPr="00912539">
        <w:rPr>
          <w:rFonts w:ascii="Arial" w:eastAsia="Times New Roman" w:hAnsi="Arial" w:cs="Arial"/>
          <w:color w:val="000000"/>
          <w:sz w:val="20"/>
          <w:szCs w:val="20"/>
        </w:rPr>
        <w:br/>
        <w:t>Controlling for gender=Male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910"/>
        <w:gridCol w:w="810"/>
        <w:gridCol w:w="1289"/>
        <w:gridCol w:w="128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bookmarkStart w:id="118" w:name="IDX134"/>
            <w:bookmarkEnd w:id="118"/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ase-Control (Odds Rati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0.72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39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346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0.92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788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813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2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.26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0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0009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ample Size = 222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44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119" w:name="IDX135"/>
            <w:bookmarkEnd w:id="119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FREQ Procedure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ummary Statistics for oca by indic</w:t>
      </w:r>
      <w:r w:rsidRPr="00912539">
        <w:rPr>
          <w:rFonts w:ascii="Arial" w:eastAsia="Times New Roman" w:hAnsi="Arial" w:cs="Arial"/>
          <w:color w:val="000000"/>
          <w:sz w:val="20"/>
          <w:szCs w:val="20"/>
        </w:rPr>
        <w:br/>
        <w:t>Controlling for gender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084"/>
        <w:gridCol w:w="2954"/>
        <w:gridCol w:w="521"/>
        <w:gridCol w:w="899"/>
        <w:gridCol w:w="89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chran-Mantel-Haenszel Statistics (Based on Table Scores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at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lternative Hypothe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ob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Nonzero Correl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5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3036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ow Mean Scores Diff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5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3036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eneral Associ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5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3036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20" w:name="IDX136"/>
      <w:bookmarkEnd w:id="120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591"/>
        <w:gridCol w:w="1883"/>
        <w:gridCol w:w="810"/>
        <w:gridCol w:w="1289"/>
        <w:gridCol w:w="128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Common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tho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ase-Contro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5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1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956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Odds Rati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2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78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9317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5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5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625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7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7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82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3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59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81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Col2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7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61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521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21" w:name="IDX137"/>
      <w:bookmarkEnd w:id="121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161"/>
        <w:gridCol w:w="130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Breslow-Day Test for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Homogeneity of the Odds Ratio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hi-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.2069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ChiSq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127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otal Sample Size = 472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45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122" w:name="IDX138"/>
            <w:bookmarkEnd w:id="122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FREQ Procedure</w:t>
      </w:r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3652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Expected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697"/>
              <w:gridCol w:w="960"/>
              <w:gridCol w:w="96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able 1 of oca by 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Controlling for hispanic=No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oca</w:t>
                  </w: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1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ga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2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21.2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0.2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6.0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0.66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1.74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.5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3.9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7.14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6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9.7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gg/aa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8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83.7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4.1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3.2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9.34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3.25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6.1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6.7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2.86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4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0.2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0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4.39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5.61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1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tatistics for Table 1 of oca by indic</w:t>
      </w:r>
      <w:r w:rsidRPr="00912539">
        <w:rPr>
          <w:rFonts w:ascii="Arial" w:eastAsia="Times New Roman" w:hAnsi="Arial" w:cs="Arial"/>
          <w:color w:val="000000"/>
          <w:sz w:val="20"/>
          <w:szCs w:val="20"/>
        </w:rPr>
        <w:br/>
        <w:t>Controlling for hispanic=No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910"/>
        <w:gridCol w:w="810"/>
        <w:gridCol w:w="1289"/>
        <w:gridCol w:w="128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bookmarkStart w:id="123" w:name="IDX139"/>
            <w:bookmarkEnd w:id="123"/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ase-Control (Odds Rati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.15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73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831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.03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2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639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2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0.895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63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617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ample Size = 410</w:t>
      </w:r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3652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bookmarkStart w:id="124" w:name="IDX140"/>
                        <w:bookmarkEnd w:id="124"/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lastRenderedPageBreak/>
                          <w:t>Expected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697"/>
              <w:gridCol w:w="960"/>
              <w:gridCol w:w="96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lastRenderedPageBreak/>
                    <w:t>Table 2 of oca by 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lastRenderedPageBreak/>
                    <w:t>Controlling for hispanic=Yes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oca</w:t>
                  </w: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1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ga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0.45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0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6.8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2.54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.548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.6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.1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3.33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1.6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gg/aa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8.54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5.1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3.3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7.46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.451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.2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.6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6.67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8.3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5.16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.84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tatistics for Table 2 of oca by indic</w:t>
      </w:r>
      <w:r w:rsidRPr="00912539">
        <w:rPr>
          <w:rFonts w:ascii="Arial" w:eastAsia="Times New Roman" w:hAnsi="Arial" w:cs="Arial"/>
          <w:color w:val="000000"/>
          <w:sz w:val="20"/>
          <w:szCs w:val="20"/>
        </w:rPr>
        <w:br/>
        <w:t>Controlling for hispanic=Yes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910"/>
        <w:gridCol w:w="810"/>
        <w:gridCol w:w="1200"/>
        <w:gridCol w:w="1377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bookmarkStart w:id="125" w:name="IDX141"/>
            <w:bookmarkEnd w:id="125"/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ase-Control (Odds Rati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2.21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19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5.769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.03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2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63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2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0.46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4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9063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ample Size = 62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46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126" w:name="IDX142"/>
            <w:bookmarkEnd w:id="126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FREQ Procedure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ummary Statistics for oca by indic</w:t>
      </w:r>
      <w:r w:rsidRPr="00912539">
        <w:rPr>
          <w:rFonts w:ascii="Arial" w:eastAsia="Times New Roman" w:hAnsi="Arial" w:cs="Arial"/>
          <w:color w:val="000000"/>
          <w:sz w:val="20"/>
          <w:szCs w:val="20"/>
        </w:rPr>
        <w:br/>
        <w:t>Controlling for hispanic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084"/>
        <w:gridCol w:w="2954"/>
        <w:gridCol w:w="521"/>
        <w:gridCol w:w="899"/>
        <w:gridCol w:w="89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chran-Mantel-Haenszel Statistics (Based on Table Scores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at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lternative Hypothe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ob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Nonzero Correl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5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4557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ow Mean Scores Diff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5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4557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eneral Associ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5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4557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27" w:name="IDX143"/>
      <w:bookmarkEnd w:id="127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591"/>
        <w:gridCol w:w="1883"/>
        <w:gridCol w:w="810"/>
        <w:gridCol w:w="1289"/>
        <w:gridCol w:w="128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Common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tho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ase-Contro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8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75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8585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Odds Rati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8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75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8569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3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4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44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3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5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25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79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62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34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Col2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8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62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403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28" w:name="IDX144"/>
      <w:bookmarkEnd w:id="128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161"/>
        <w:gridCol w:w="130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Breslow-Day Test for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Homogeneity of the Odds Ratio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hi-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265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ChiSq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6066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otal Sample Size = 472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47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129" w:name="IDX145"/>
            <w:bookmarkEnd w:id="129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564"/>
        <w:gridCol w:w="684"/>
        <w:gridCol w:w="857"/>
        <w:gridCol w:w="1004"/>
        <w:gridCol w:w="657"/>
        <w:gridCol w:w="724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b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end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hispan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ind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unt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a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a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a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a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a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5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a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a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a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g/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6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g/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6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g/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g/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Fe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g/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17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g/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o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g/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5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g/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ale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Y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48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130" w:name="IDX146"/>
            <w:bookmarkEnd w:id="130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FREQ Procedure</w:t>
      </w:r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3652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Expected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697"/>
              <w:gridCol w:w="960"/>
              <w:gridCol w:w="96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able of oca by 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oca</w:t>
                  </w: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1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2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7.78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.9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5.7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1.54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1.21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.4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4.2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.48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.3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5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2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26.2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8.2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6.1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8.46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6.78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1.4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3.8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3.52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2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9.6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Total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6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7.12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2.88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7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tatistics for Table of oca by indic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910"/>
        <w:gridCol w:w="810"/>
        <w:gridCol w:w="1289"/>
        <w:gridCol w:w="128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bookmarkStart w:id="131" w:name="IDX147"/>
            <w:bookmarkEnd w:id="131"/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ase-Control (Odds Rati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.88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2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319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.12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9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77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2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0.5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29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129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32" w:name="IDX148"/>
      <w:bookmarkEnd w:id="132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727"/>
        <w:gridCol w:w="844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dds Ratio (Case-Control Study)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dds Rati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882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symptotic Conf Limi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Lower Conf Lim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20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lastRenderedPageBreak/>
              <w:t>95% Upper Conf Lim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319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xact Conf Limi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Lower Conf Lim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033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Upper Conf Lim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.1154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ample Size = 472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ummary Statistics for oca by indic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084"/>
        <w:gridCol w:w="2954"/>
        <w:gridCol w:w="521"/>
        <w:gridCol w:w="899"/>
        <w:gridCol w:w="89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bookmarkStart w:id="133" w:name="IDX149"/>
            <w:bookmarkEnd w:id="133"/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chran-Mantel-Haenszel Statistics (Based on Table Scores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at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lternative Hypothe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ob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Nonzero Correl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28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1307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ow Mean Scores Diff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28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1307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eneral Associ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28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1307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34" w:name="IDX150"/>
      <w:bookmarkEnd w:id="134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591"/>
        <w:gridCol w:w="1883"/>
        <w:gridCol w:w="810"/>
        <w:gridCol w:w="1289"/>
        <w:gridCol w:w="128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Common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tho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ase-Contro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88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2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319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Odds Rati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88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2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319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2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9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77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2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9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77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5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29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129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Col2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5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29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129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otal Sample Size = 472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49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135" w:name="IDX151"/>
            <w:bookmarkEnd w:id="135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FREQ Procedure</w:t>
      </w:r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3652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Expected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697"/>
              <w:gridCol w:w="960"/>
              <w:gridCol w:w="96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able 1 of oca by 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Controlling for gender=Female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oca</w:t>
                  </w: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1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aa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6.54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.8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0.9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.63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.45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.6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9.0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.55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.4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gg/ga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8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80.4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2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8.6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1.37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8.54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9.6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1.4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2.45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2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1.6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9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8.8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1.2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5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tatistics for Table 1 of oca by indic</w:t>
      </w:r>
      <w:r w:rsidRPr="00912539">
        <w:rPr>
          <w:rFonts w:ascii="Arial" w:eastAsia="Times New Roman" w:hAnsi="Arial" w:cs="Arial"/>
          <w:color w:val="000000"/>
          <w:sz w:val="20"/>
          <w:szCs w:val="20"/>
        </w:rPr>
        <w:br/>
        <w:t>Controlling for gender=Female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910"/>
        <w:gridCol w:w="810"/>
        <w:gridCol w:w="1289"/>
        <w:gridCol w:w="128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bookmarkStart w:id="136" w:name="IDX152"/>
            <w:bookmarkEnd w:id="136"/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ase-Control (Odds Rati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.15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37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596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.02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2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81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2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0.89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35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2248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ample Size = 250</w:t>
      </w:r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3652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bookmarkStart w:id="137" w:name="IDX153"/>
                        <w:bookmarkEnd w:id="137"/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lastRenderedPageBreak/>
                          <w:t>Expected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697"/>
              <w:gridCol w:w="960"/>
              <w:gridCol w:w="96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lastRenderedPageBreak/>
                    <w:t>Table 2 of oca by 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lastRenderedPageBreak/>
                    <w:t>Controlling for gender=Male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oca</w:t>
                  </w: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1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aa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1.06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1.2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9.2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4.97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.936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.3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.7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.45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2.6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gg/ga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4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45.9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3.9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3.2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5.03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8.06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3.4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6.8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4.55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9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7.3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6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5.23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4.77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2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tatistics for Table 2 of oca by indic</w:t>
      </w:r>
      <w:r w:rsidRPr="00912539">
        <w:rPr>
          <w:rFonts w:ascii="Arial" w:eastAsia="Times New Roman" w:hAnsi="Arial" w:cs="Arial"/>
          <w:color w:val="000000"/>
          <w:sz w:val="20"/>
          <w:szCs w:val="20"/>
        </w:rPr>
        <w:br/>
        <w:t>Controlling for gender=Male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910"/>
        <w:gridCol w:w="810"/>
        <w:gridCol w:w="1200"/>
        <w:gridCol w:w="1377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bookmarkStart w:id="138" w:name="IDX154"/>
            <w:bookmarkEnd w:id="138"/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ase-Control (Odds Rati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3.05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8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0.5345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.21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4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4229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2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0.39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13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939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ample Size = 222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50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139" w:name="IDX155"/>
            <w:bookmarkEnd w:id="139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FREQ Procedure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ummary Statistics for oca by indic</w:t>
      </w:r>
      <w:r w:rsidRPr="00912539">
        <w:rPr>
          <w:rFonts w:ascii="Arial" w:eastAsia="Times New Roman" w:hAnsi="Arial" w:cs="Arial"/>
          <w:color w:val="000000"/>
          <w:sz w:val="20"/>
          <w:szCs w:val="20"/>
        </w:rPr>
        <w:br/>
        <w:t>Controlling for gender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084"/>
        <w:gridCol w:w="2954"/>
        <w:gridCol w:w="521"/>
        <w:gridCol w:w="899"/>
        <w:gridCol w:w="89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chran-Mantel-Haenszel Statistics (Based on Table Scores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at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lternative Hypothe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ob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Nonzero Correl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46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116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ow Mean Scores Diff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46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116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eneral Associ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46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1162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40" w:name="IDX156"/>
      <w:bookmarkEnd w:id="140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591"/>
        <w:gridCol w:w="1883"/>
        <w:gridCol w:w="810"/>
        <w:gridCol w:w="1289"/>
        <w:gridCol w:w="128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Common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tho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ase-Contro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91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37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375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Odds Rati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8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77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.1556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3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9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885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5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1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3077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588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29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90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Col2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64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31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920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41" w:name="IDX157"/>
      <w:bookmarkEnd w:id="141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161"/>
        <w:gridCol w:w="130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Breslow-Day Test for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Homogeneity of the Odds Ratio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hi-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325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ChiSq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2497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otal Sample Size = 472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51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142" w:name="IDX158"/>
            <w:bookmarkEnd w:id="142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FREQ Procedure</w:t>
      </w:r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3652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Expected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697"/>
              <w:gridCol w:w="960"/>
              <w:gridCol w:w="96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able 1 of oca by 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Controlling for hispanic=No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oca</w:t>
                  </w: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1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aa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4.54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.3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8.7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.52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.451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.7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1.2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.67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8.0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gg/ga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7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80.4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8.0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4.0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1.48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6.54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3.9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5.9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3.33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77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1.9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0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4.39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5.61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1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tatistics for Table 1 of oca by indic</w:t>
      </w:r>
      <w:r w:rsidRPr="00912539">
        <w:rPr>
          <w:rFonts w:ascii="Arial" w:eastAsia="Times New Roman" w:hAnsi="Arial" w:cs="Arial"/>
          <w:color w:val="000000"/>
          <w:sz w:val="20"/>
          <w:szCs w:val="20"/>
        </w:rPr>
        <w:br/>
        <w:t>Controlling for hispanic=No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910"/>
        <w:gridCol w:w="810"/>
        <w:gridCol w:w="1289"/>
        <w:gridCol w:w="128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bookmarkStart w:id="143" w:name="IDX159"/>
            <w:bookmarkEnd w:id="143"/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ase-Control (Odds Rati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.304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54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100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.06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8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83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2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0.81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41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6095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ample Size = 410</w:t>
      </w:r>
    </w:p>
    <w:tbl>
      <w:tblPr>
        <w:tblW w:w="0" w:type="auto"/>
        <w:jc w:val="center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1469"/>
        <w:gridCol w:w="3652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1394"/>
            </w:tblGrid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1244"/>
                  </w:tblGrid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bookmarkStart w:id="144" w:name="IDX160"/>
                        <w:bookmarkEnd w:id="144"/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Frequency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lastRenderedPageBreak/>
                          <w:t>Expected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Percen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Row Pct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b/>
                            <w:bCs/>
                            <w:sz w:val="24"/>
                            <w:szCs w:val="24"/>
                          </w:rPr>
                          <w:t>Col Pct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hideMark/>
          </w:tcPr>
          <w:tbl>
            <w:tblPr>
              <w:tblW w:w="0" w:type="auto"/>
              <w:jc w:val="center"/>
              <w:tblCellSpacing w:w="0" w:type="dxa"/>
              <w:tblBorders>
                <w:top w:val="single" w:sz="6" w:space="0" w:color="C1C1C1"/>
                <w:left w:val="single" w:sz="6" w:space="0" w:color="C1C1C1"/>
                <w:bottom w:val="single" w:sz="2" w:space="0" w:color="C1C1C1"/>
                <w:right w:val="single" w:sz="2" w:space="0" w:color="C1C1C1"/>
              </w:tblBorders>
              <w:tblCellMar>
                <w:top w:w="75" w:type="dxa"/>
                <w:left w:w="75" w:type="dxa"/>
                <w:bottom w:w="75" w:type="dxa"/>
                <w:right w:w="75" w:type="dxa"/>
              </w:tblCellMar>
              <w:tblLook w:val="04A0"/>
            </w:tblPr>
            <w:tblGrid>
              <w:gridCol w:w="697"/>
              <w:gridCol w:w="960"/>
              <w:gridCol w:w="960"/>
              <w:gridCol w:w="960"/>
            </w:tblGrid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lastRenderedPageBreak/>
                    <w:t>Table 2 of oca by 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gridSpan w:val="4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lastRenderedPageBreak/>
                    <w:t>Controlling for hispanic=Yes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oca</w:t>
                  </w:r>
                </w:p>
              </w:tc>
              <w:tc>
                <w:tcPr>
                  <w:tcW w:w="0" w:type="auto"/>
                  <w:gridSpan w:val="3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center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indic</w:t>
                  </w:r>
                </w:p>
              </w:tc>
            </w:tr>
            <w:tr w:rsidR="00912539" w:rsidRPr="00912539">
              <w:trPr>
                <w:tblHeader/>
                <w:tblCellSpacing w:w="0" w:type="dxa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nil"/>
                    <w:bottom w:val="nil"/>
                    <w:right w:val="nil"/>
                  </w:tcBorders>
                  <w:vAlign w:val="center"/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1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 xml:space="preserve">aa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5.22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5.8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7.12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0.774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0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0.00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5.81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gg/ga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3.77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9.35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3.4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2.88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2.2258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.84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.5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6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74.1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  <w:tr w:rsidR="00912539" w:rsidRPr="00912539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p w:rsidR="00912539" w:rsidRPr="00912539" w:rsidRDefault="00912539" w:rsidP="00912539">
                  <w:pPr>
                    <w:spacing w:after="0" w:line="240" w:lineRule="auto"/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</w:pPr>
                  <w:r w:rsidRPr="00912539">
                    <w:rPr>
                      <w:rFonts w:ascii="Times New Roman" w:eastAsia="Times New Roman" w:hAnsi="Times New Roman" w:cs="Times New Roman"/>
                      <w:b/>
                      <w:bCs/>
                      <w:sz w:val="24"/>
                      <w:szCs w:val="24"/>
                    </w:rPr>
                    <w:t>Total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59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95.16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3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4.84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hideMark/>
                </w:tcPr>
                <w:tbl>
                  <w:tblPr>
                    <w:tblW w:w="5000" w:type="pct"/>
                    <w:jc w:val="right"/>
                    <w:tblCellSpacing w:w="0" w:type="dxa"/>
                    <w:tblCellMar>
                      <w:top w:w="75" w:type="dxa"/>
                      <w:left w:w="75" w:type="dxa"/>
                      <w:bottom w:w="75" w:type="dxa"/>
                      <w:right w:w="75" w:type="dxa"/>
                    </w:tblCellMar>
                    <w:tblLook w:val="04A0"/>
                  </w:tblPr>
                  <w:tblGrid>
                    <w:gridCol w:w="810"/>
                  </w:tblGrid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62</w:t>
                        </w:r>
                      </w:p>
                    </w:tc>
                  </w:tr>
                  <w:tr w:rsidR="00912539" w:rsidRPr="00912539">
                    <w:trPr>
                      <w:tblCellSpacing w:w="0" w:type="dxa"/>
                      <w:jc w:val="right"/>
                    </w:trPr>
                    <w:tc>
                      <w:tcPr>
                        <w:tcW w:w="0" w:type="auto"/>
                        <w:hideMark/>
                      </w:tcPr>
                      <w:p w:rsidR="00912539" w:rsidRPr="00912539" w:rsidRDefault="00912539" w:rsidP="00912539">
                        <w:pPr>
                          <w:spacing w:after="0" w:line="240" w:lineRule="auto"/>
                          <w:jc w:val="right"/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</w:pPr>
                        <w:r w:rsidRPr="00912539">
                          <w:rPr>
                            <w:rFonts w:ascii="Times New Roman" w:eastAsia="Times New Roman" w:hAnsi="Times New Roman" w:cs="Times New Roman"/>
                            <w:sz w:val="24"/>
                            <w:szCs w:val="24"/>
                          </w:rPr>
                          <w:t>100.00</w:t>
                        </w:r>
                      </w:p>
                    </w:tc>
                  </w:tr>
                </w:tbl>
                <w:p w:rsidR="00912539" w:rsidRPr="00912539" w:rsidRDefault="00912539" w:rsidP="00912539">
                  <w:pPr>
                    <w:spacing w:after="0" w:line="240" w:lineRule="auto"/>
                    <w:jc w:val="right"/>
                    <w:rPr>
                      <w:rFonts w:ascii="Times New Roman" w:eastAsia="Times New Roman" w:hAnsi="Times New Roman" w:cs="Times New Roman"/>
                      <w:sz w:val="24"/>
                      <w:szCs w:val="24"/>
                    </w:rPr>
                  </w:pPr>
                </w:p>
              </w:tc>
            </w:tr>
          </w:tbl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tatistics for Table 2 of oca by indic</w:t>
      </w:r>
      <w:r w:rsidRPr="00912539">
        <w:rPr>
          <w:rFonts w:ascii="Arial" w:eastAsia="Times New Roman" w:hAnsi="Arial" w:cs="Arial"/>
          <w:color w:val="000000"/>
          <w:sz w:val="20"/>
          <w:szCs w:val="20"/>
        </w:rPr>
        <w:br/>
        <w:t>Controlling for hispanic=Yes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175"/>
        <w:gridCol w:w="834"/>
        <w:gridCol w:w="1289"/>
        <w:gridCol w:w="128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4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bookmarkStart w:id="145" w:name="IDX161"/>
            <w:bookmarkEnd w:id="145"/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 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.06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9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546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One or more risk estimates not computed --- zero cell.</w:t>
      </w:r>
    </w:p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ample Size = 62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52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146" w:name="IDX162"/>
            <w:bookmarkEnd w:id="146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FREQ Procedure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Summary Statistics for oca by indic</w:t>
      </w:r>
      <w:r w:rsidRPr="00912539">
        <w:rPr>
          <w:rFonts w:ascii="Arial" w:eastAsia="Times New Roman" w:hAnsi="Arial" w:cs="Arial"/>
          <w:color w:val="000000"/>
          <w:sz w:val="20"/>
          <w:szCs w:val="20"/>
        </w:rPr>
        <w:br/>
        <w:t>Controlling for hispanic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084"/>
        <w:gridCol w:w="2954"/>
        <w:gridCol w:w="521"/>
        <w:gridCol w:w="899"/>
        <w:gridCol w:w="89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chran-Mantel-Haenszel Statistics (Based on Table Scores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ati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lternative Hypothe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ob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Nonzero Correl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77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377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ow Mean Scores Diff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77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377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eneral Associ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77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3772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47" w:name="IDX163"/>
      <w:bookmarkEnd w:id="147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591"/>
        <w:gridCol w:w="1883"/>
        <w:gridCol w:w="810"/>
        <w:gridCol w:w="1289"/>
        <w:gridCol w:w="128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s of the Common Relative Risk (Row1/Row2)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of Stud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tho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95% Confidence Limit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ase-Contro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46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62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4453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Odds Ratio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 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37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59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165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6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38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113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Col1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6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9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1473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hor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antel-Haensz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743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37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4639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(Col2 Ris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ogit **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78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40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5230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 xml:space="preserve">** These logit estimators use a correction of 0.5 in every cell </w:t>
      </w:r>
      <w:r w:rsidRPr="00912539">
        <w:rPr>
          <w:rFonts w:ascii="Arial" w:eastAsia="Times New Roman" w:hAnsi="Arial" w:cs="Arial"/>
          <w:color w:val="000000"/>
          <w:sz w:val="20"/>
          <w:szCs w:val="20"/>
        </w:rPr>
        <w:br/>
        <w:t>of those tables that contain a zero.</w:t>
      </w:r>
    </w:p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48" w:name="IDX164"/>
      <w:bookmarkEnd w:id="148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161"/>
        <w:gridCol w:w="1309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Breslow-Day Test for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Homogeneity of the Odds Ratio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hi-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8239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ChiSq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3641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otal Sample Size = 472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53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149" w:name="IDX166"/>
            <w:bookmarkEnd w:id="149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GLM Procedure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337"/>
        <w:gridCol w:w="804"/>
        <w:gridCol w:w="95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lass Level Information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la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eve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g ga aa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50" w:name="IDX167"/>
      <w:bookmarkEnd w:id="150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3277"/>
        <w:gridCol w:w="510"/>
      </w:tblGrid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Number of Observations Rea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50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Number of Observations Us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41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  <w:r w:rsidR="001D43F7"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54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151" w:name="IDX168"/>
            <w:bookmarkEnd w:id="151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GLM Procedure</w:t>
      </w:r>
    </w:p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Dependent Variable: molecount2007 molecount2007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797"/>
        <w:gridCol w:w="510"/>
        <w:gridCol w:w="1764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um of Squar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d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349.8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674.9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70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48869.82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25.50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rrected Tot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52219.62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52" w:name="IDX169"/>
      <w:bookmarkEnd w:id="152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137"/>
        <w:gridCol w:w="1170"/>
        <w:gridCol w:w="1224"/>
        <w:gridCol w:w="2344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-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eff V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oot M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lecount2007 Mean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22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4.471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5.01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8.79253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53" w:name="IDX170"/>
      <w:bookmarkEnd w:id="153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337"/>
        <w:gridCol w:w="470"/>
        <w:gridCol w:w="1410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349.8006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674.9003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708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54" w:name="IDX171"/>
      <w:bookmarkEnd w:id="154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337"/>
        <w:gridCol w:w="470"/>
        <w:gridCol w:w="1410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I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349.8006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674.9003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708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55" w:name="IDX172"/>
      <w:bookmarkEnd w:id="155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637"/>
        <w:gridCol w:w="1410"/>
        <w:gridCol w:w="311"/>
        <w:gridCol w:w="1770"/>
        <w:gridCol w:w="890"/>
        <w:gridCol w:w="84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aramet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andard 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|t|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Intercep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2.650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.592421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.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 g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9.828991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.044129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105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 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046078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.116172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6189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 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0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tbl>
      <w:tblPr>
        <w:tblW w:w="0" w:type="auto"/>
        <w:tblCellSpacing w:w="15" w:type="dxa"/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587"/>
        <w:gridCol w:w="8863"/>
      </w:tblGrid>
      <w:tr w:rsidR="00912539" w:rsidRPr="00912539" w:rsidTr="00912539">
        <w:trPr>
          <w:tblCellSpacing w:w="15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Note:</w:t>
            </w:r>
          </w:p>
        </w:tc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The X'X matrix has been found to be singular, and a generalized inverse was used to solve the normal equations. Terms whose estimates are followed by the letter 'B' are not uniquely estimable.</w:t>
            </w:r>
          </w:p>
        </w:tc>
      </w:tr>
    </w:tbl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lastRenderedPageBreak/>
        <w:t>The GLM Procedure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337"/>
        <w:gridCol w:w="804"/>
        <w:gridCol w:w="95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lass Level Information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la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Level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Values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gg ga aa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56" w:name="IDX181"/>
      <w:bookmarkEnd w:id="156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3277"/>
        <w:gridCol w:w="510"/>
      </w:tblGrid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Number of Observations Rea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22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Number of Observations Us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09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  <w:r w:rsidR="001D43F7"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55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157" w:name="IDX182"/>
            <w:bookmarkEnd w:id="157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GLM Procedure</w:t>
      </w:r>
    </w:p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Dependent Variable: molecount2007 molecount2007</w:t>
      </w: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797"/>
        <w:gridCol w:w="510"/>
        <w:gridCol w:w="1764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um of Squar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d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683.08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341.54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354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42027.47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89.45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rrected Tot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46710.55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58" w:name="IDX183"/>
      <w:bookmarkEnd w:id="158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137"/>
        <w:gridCol w:w="1170"/>
        <w:gridCol w:w="1224"/>
        <w:gridCol w:w="2344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-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eff Va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Root M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olecount2007 Mean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319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0.591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6.257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3.33493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59" w:name="IDX184"/>
      <w:bookmarkEnd w:id="159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337"/>
        <w:gridCol w:w="470"/>
        <w:gridCol w:w="1410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683.0814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341.5407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354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60" w:name="IDX185"/>
      <w:bookmarkEnd w:id="160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337"/>
        <w:gridCol w:w="470"/>
        <w:gridCol w:w="1410"/>
        <w:gridCol w:w="1530"/>
        <w:gridCol w:w="957"/>
        <w:gridCol w:w="8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our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ype III 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F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F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4683.0814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341.5407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4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354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61" w:name="IDX186"/>
      <w:bookmarkEnd w:id="161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637"/>
        <w:gridCol w:w="1410"/>
        <w:gridCol w:w="311"/>
        <w:gridCol w:w="1770"/>
        <w:gridCol w:w="890"/>
        <w:gridCol w:w="846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aramet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stim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tandard Err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t Valu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Pr &gt; |t|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Intercep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0.541666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.359779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.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&lt;.000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 g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5.574122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5.998720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101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 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3.2694444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.032233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289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 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00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:rsidR="00912539" w:rsidRPr="00912539" w:rsidRDefault="00912539" w:rsidP="00912539">
      <w:pPr>
        <w:spacing w:after="24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tbl>
      <w:tblPr>
        <w:tblW w:w="0" w:type="auto"/>
        <w:tblCellSpacing w:w="15" w:type="dxa"/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587"/>
        <w:gridCol w:w="8863"/>
      </w:tblGrid>
      <w:tr w:rsidR="00912539" w:rsidRPr="00912539" w:rsidTr="00912539">
        <w:trPr>
          <w:tblCellSpacing w:w="15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Note:</w:t>
            </w:r>
          </w:p>
        </w:tc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The X'X matrix has been found to be singular, and a generalized inverse was used to solve the normal equations. Terms whose estimates are followed by the letter 'B' are not uniquely estimable.</w:t>
            </w:r>
          </w:p>
        </w:tc>
      </w:tr>
    </w:tbl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</w:p>
    <w:p w:rsidR="00912539" w:rsidRPr="00912539" w:rsidRDefault="001D43F7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56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162" w:name="IDX187"/>
            <w:bookmarkEnd w:id="162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GLM Procedure</w:t>
      </w: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ukey's Studentized Range (HSD) Test for molecount2007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tbl>
      <w:tblPr>
        <w:tblW w:w="0" w:type="auto"/>
        <w:jc w:val="center"/>
        <w:tblCellSpacing w:w="15" w:type="dxa"/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587"/>
        <w:gridCol w:w="5288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Note:</w:t>
            </w:r>
          </w:p>
        </w:tc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This test controls the Type I experimentwise error rate.</w:t>
            </w:r>
          </w:p>
        </w:tc>
      </w:tr>
    </w:tbl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vanish/>
          <w:color w:val="000000"/>
          <w:sz w:val="20"/>
          <w:szCs w:val="20"/>
        </w:rPr>
      </w:pP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3844"/>
        <w:gridCol w:w="1050"/>
      </w:tblGrid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lph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5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rror Degrees of Freedo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06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rror 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89.453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ritical Value of Studentized Rang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.33865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63" w:name="IDX188"/>
      <w:bookmarkEnd w:id="163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417"/>
        <w:gridCol w:w="1216"/>
        <w:gridCol w:w="1726"/>
        <w:gridCol w:w="1571"/>
        <w:gridCol w:w="5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mparisons significant at the 0.05 level are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indicated by ***.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Comparis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ifference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Between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Means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imultaneous 95% Confidence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Limi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g - 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3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6.8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1.4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g - 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5.5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4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9.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***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a - g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2.3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11.4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.8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a - 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3.2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0.9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7.5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a - g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15.5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29.7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1.4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***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a - 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13.2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27.5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9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br w:type="page"/>
      </w:r>
      <w:r w:rsidR="001D43F7" w:rsidRPr="001D43F7">
        <w:rPr>
          <w:rFonts w:ascii="Arial" w:eastAsia="Times New Roman" w:hAnsi="Arial" w:cs="Arial"/>
          <w:color w:val="000000"/>
          <w:sz w:val="20"/>
          <w:szCs w:val="20"/>
        </w:rPr>
        <w:lastRenderedPageBreak/>
        <w:pict>
          <v:rect id="_x0000_i1057" style="width:0;height:2.25pt" o:hralign="center" o:hrstd="t" o:hr="t" fillcolor="#a0a0a0" stroked="f"/>
        </w:pict>
      </w:r>
    </w:p>
    <w:tbl>
      <w:tblPr>
        <w:tblW w:w="5000" w:type="pct"/>
        <w:tblCellSpacing w:w="7" w:type="dxa"/>
        <w:tblBorders>
          <w:top w:val="single" w:sz="2" w:space="0" w:color="000000"/>
          <w:left w:val="single" w:sz="2" w:space="0" w:color="000000"/>
          <w:bottom w:val="single" w:sz="2" w:space="0" w:color="000000"/>
          <w:right w:val="single" w:sz="2" w:space="0" w:color="000000"/>
        </w:tblBorders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9428"/>
      </w:tblGrid>
      <w:tr w:rsidR="00912539" w:rsidRPr="00912539" w:rsidTr="00912539">
        <w:trPr>
          <w:tblCellSpacing w:w="7" w:type="dxa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</w:rPr>
            </w:pPr>
            <w:bookmarkStart w:id="164" w:name="IDX189"/>
            <w:bookmarkEnd w:id="164"/>
            <w:r w:rsidRPr="00912539">
              <w:rPr>
                <w:rFonts w:ascii="Arial" w:eastAsia="Times New Roman" w:hAnsi="Arial" w:cs="Arial"/>
                <w:color w:val="000000"/>
                <w:sz w:val="20"/>
                <w:szCs w:val="20"/>
              </w:rPr>
              <w:t>The SAS System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The GLM Procedure</w:t>
      </w:r>
    </w:p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color w:val="000000"/>
          <w:sz w:val="20"/>
          <w:szCs w:val="20"/>
        </w:rPr>
      </w:pPr>
      <w:r w:rsidRPr="00912539">
        <w:rPr>
          <w:rFonts w:ascii="Arial" w:eastAsia="Times New Roman" w:hAnsi="Arial" w:cs="Arial"/>
          <w:color w:val="000000"/>
          <w:sz w:val="20"/>
          <w:szCs w:val="20"/>
        </w:rPr>
        <w:t>Bonferroni (Dunn) t Tests for molecount2007</w:t>
      </w:r>
    </w:p>
    <w:p w:rsidR="00912539" w:rsidRPr="00912539" w:rsidRDefault="00912539" w:rsidP="00912539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tbl>
      <w:tblPr>
        <w:tblW w:w="0" w:type="auto"/>
        <w:jc w:val="center"/>
        <w:tblCellSpacing w:w="15" w:type="dxa"/>
        <w:shd w:val="clear" w:color="auto" w:fill="FAFBFE"/>
        <w:tblCellMar>
          <w:top w:w="15" w:type="dxa"/>
          <w:left w:w="15" w:type="dxa"/>
          <w:bottom w:w="15" w:type="dxa"/>
          <w:right w:w="15" w:type="dxa"/>
        </w:tblCellMar>
        <w:tblLook w:val="04A0"/>
      </w:tblPr>
      <w:tblGrid>
        <w:gridCol w:w="587"/>
        <w:gridCol w:w="8863"/>
      </w:tblGrid>
      <w:tr w:rsidR="00912539" w:rsidRPr="00912539" w:rsidTr="00912539">
        <w:trPr>
          <w:tblCellSpacing w:w="15" w:type="dxa"/>
          <w:jc w:val="center"/>
        </w:trPr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Note:</w:t>
            </w:r>
          </w:p>
        </w:tc>
        <w:tc>
          <w:tcPr>
            <w:tcW w:w="0" w:type="auto"/>
            <w:shd w:val="clear" w:color="auto" w:fill="FAFBFE"/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</w:pPr>
            <w:r w:rsidRPr="00912539">
              <w:rPr>
                <w:rFonts w:ascii="Arial" w:eastAsia="Times New Roman" w:hAnsi="Arial" w:cs="Arial"/>
                <w:b/>
                <w:bCs/>
                <w:color w:val="112277"/>
                <w:sz w:val="20"/>
                <w:szCs w:val="20"/>
              </w:rPr>
              <w:t>This test controls the Type I experimentwise error rate, but it generally has a higher Type II error rate than Tukey's for all pairwise comparisons.</w:t>
            </w:r>
          </w:p>
        </w:tc>
      </w:tr>
    </w:tbl>
    <w:p w:rsidR="00912539" w:rsidRPr="00912539" w:rsidRDefault="00912539" w:rsidP="00912539">
      <w:pPr>
        <w:spacing w:after="0" w:line="240" w:lineRule="auto"/>
        <w:jc w:val="center"/>
        <w:rPr>
          <w:rFonts w:ascii="Arial" w:eastAsia="Times New Roman" w:hAnsi="Arial" w:cs="Arial"/>
          <w:vanish/>
          <w:color w:val="000000"/>
          <w:sz w:val="20"/>
          <w:szCs w:val="20"/>
        </w:rPr>
      </w:pPr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2862"/>
        <w:gridCol w:w="1050"/>
      </w:tblGrid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lph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0.05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rror Degrees of Freedo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06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Error Mean Squa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689.4538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ritical Value of 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41369</w:t>
            </w:r>
          </w:p>
        </w:tc>
      </w:tr>
    </w:tbl>
    <w:p w:rsidR="00912539" w:rsidRPr="00912539" w:rsidRDefault="00912539" w:rsidP="00912539">
      <w:pPr>
        <w:spacing w:after="0" w:line="240" w:lineRule="auto"/>
        <w:rPr>
          <w:rFonts w:ascii="Arial" w:eastAsia="Times New Roman" w:hAnsi="Arial" w:cs="Arial"/>
          <w:color w:val="000000"/>
          <w:sz w:val="20"/>
          <w:szCs w:val="20"/>
        </w:rPr>
      </w:pPr>
      <w:bookmarkStart w:id="165" w:name="IDX190"/>
      <w:bookmarkEnd w:id="165"/>
    </w:p>
    <w:tbl>
      <w:tblPr>
        <w:tblW w:w="0" w:type="auto"/>
        <w:jc w:val="center"/>
        <w:tblCellSpacing w:w="0" w:type="dxa"/>
        <w:tblBorders>
          <w:top w:val="single" w:sz="6" w:space="0" w:color="C1C1C1"/>
          <w:left w:val="single" w:sz="6" w:space="0" w:color="C1C1C1"/>
          <w:bottom w:val="single" w:sz="2" w:space="0" w:color="C1C1C1"/>
          <w:right w:val="single" w:sz="2" w:space="0" w:color="C1C1C1"/>
        </w:tblBorders>
        <w:tblCellMar>
          <w:top w:w="75" w:type="dxa"/>
          <w:left w:w="75" w:type="dxa"/>
          <w:bottom w:w="75" w:type="dxa"/>
          <w:right w:w="75" w:type="dxa"/>
        </w:tblCellMar>
        <w:tblLook w:val="04A0"/>
      </w:tblPr>
      <w:tblGrid>
        <w:gridCol w:w="1417"/>
        <w:gridCol w:w="1216"/>
        <w:gridCol w:w="1726"/>
        <w:gridCol w:w="1571"/>
        <w:gridCol w:w="510"/>
      </w:tblGrid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gridSpan w:val="5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Comparisons significant at the 0.05 level are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indicated by ***.</w:t>
            </w:r>
          </w:p>
        </w:tc>
      </w:tr>
      <w:tr w:rsidR="00912539" w:rsidRPr="00912539" w:rsidTr="00912539">
        <w:trPr>
          <w:tblHeader/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oca2_status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Comparis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Difference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Between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Means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Simultaneous 95% Confidence</w:t>
            </w: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br/>
              <w:t>Limit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g - 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.3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7.0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1.6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g - 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5.5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0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30.0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***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a - g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2.3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11.62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7.0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ga - a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3.2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1.2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27.8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a - g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15.5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30.0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1.0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***</w:t>
            </w:r>
          </w:p>
        </w:tc>
      </w:tr>
      <w:tr w:rsidR="00912539" w:rsidRPr="00912539" w:rsidTr="00912539">
        <w:trPr>
          <w:tblCellSpacing w:w="0" w:type="dxa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</w:rPr>
              <w:t>aa - g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13.26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-27.8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912539">
              <w:rPr>
                <w:rFonts w:ascii="Times New Roman" w:eastAsia="Times New Roman" w:hAnsi="Times New Roman" w:cs="Times New Roman"/>
                <w:sz w:val="24"/>
                <w:szCs w:val="24"/>
              </w:rPr>
              <w:t>1.2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hideMark/>
          </w:tcPr>
          <w:p w:rsidR="00912539" w:rsidRPr="00912539" w:rsidRDefault="00912539" w:rsidP="00912539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912539" w:rsidRPr="00912539" w:rsidRDefault="00912539" w:rsidP="00E53A42">
      <w:pPr>
        <w:spacing w:before="100" w:beforeAutospacing="1" w:after="100" w:afterAutospacing="1" w:line="240" w:lineRule="auto"/>
        <w:rPr>
          <w:rFonts w:ascii="Arial" w:eastAsia="Times New Roman" w:hAnsi="Arial" w:cs="Arial"/>
          <w:color w:val="000000"/>
          <w:sz w:val="20"/>
          <w:szCs w:val="20"/>
        </w:rPr>
      </w:pPr>
    </w:p>
    <w:sectPr w:rsidR="00912539" w:rsidRPr="00912539" w:rsidSect="002727C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F0409B" w:rsidRDefault="00F0409B" w:rsidP="00703BD9">
      <w:pPr>
        <w:spacing w:after="0" w:line="240" w:lineRule="auto"/>
      </w:pPr>
      <w:r>
        <w:separator/>
      </w:r>
    </w:p>
  </w:endnote>
  <w:endnote w:type="continuationSeparator" w:id="1">
    <w:p w:rsidR="00F0409B" w:rsidRDefault="00F0409B" w:rsidP="00703B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AS Monospace">
    <w:panose1 w:val="020B0609020202020204"/>
    <w:charset w:val="00"/>
    <w:family w:val="modern"/>
    <w:pitch w:val="fixed"/>
    <w:sig w:usb0="00000003" w:usb1="00000000" w:usb2="00000000" w:usb3="00000000" w:csb0="0000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03498614"/>
      <w:docPartObj>
        <w:docPartGallery w:val="Page Numbers (Bottom of Page)"/>
        <w:docPartUnique/>
      </w:docPartObj>
    </w:sdtPr>
    <w:sdtContent>
      <w:p w:rsidR="00BF0862" w:rsidRDefault="001D43F7">
        <w:pPr>
          <w:pStyle w:val="Footer"/>
          <w:jc w:val="right"/>
        </w:pPr>
        <w:fldSimple w:instr=" PAGE   \* MERGEFORMAT ">
          <w:r w:rsidR="007A6BB2">
            <w:rPr>
              <w:noProof/>
            </w:rPr>
            <w:t>2</w:t>
          </w:r>
        </w:fldSimple>
      </w:p>
    </w:sdtContent>
  </w:sdt>
  <w:p w:rsidR="00BF0862" w:rsidRDefault="00BF0862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F0409B" w:rsidRDefault="00F0409B" w:rsidP="00703BD9">
      <w:pPr>
        <w:spacing w:after="0" w:line="240" w:lineRule="auto"/>
      </w:pPr>
      <w:r>
        <w:separator/>
      </w:r>
    </w:p>
  </w:footnote>
  <w:footnote w:type="continuationSeparator" w:id="1">
    <w:p w:rsidR="00F0409B" w:rsidRDefault="00F0409B" w:rsidP="00703BD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BF0862" w:rsidRDefault="00BF0862">
    <w:pPr>
      <w:pStyle w:val="Header"/>
    </w:pPr>
    <w:r>
      <w:t>Miniproject                                                                                                                                   Yonghua Zhuang</w:t>
    </w: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oNotTrackMoves/>
  <w:defaultTabStop w:val="720"/>
  <w:characterSpacingControl w:val="doNotCompress"/>
  <w:footnotePr>
    <w:footnote w:id="0"/>
    <w:footnote w:id="1"/>
  </w:footnotePr>
  <w:endnotePr>
    <w:endnote w:id="0"/>
    <w:endnote w:id="1"/>
  </w:endnotePr>
  <w:compat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NA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e9retv2h52w9xe9sxpp9t2q0dtwa2d022sp&quot;&gt;My EndNote Library&lt;record-ids&gt;&lt;item&gt;1&lt;/item&gt;&lt;item&gt;3&lt;/item&gt;&lt;item&gt;4&lt;/item&gt;&lt;item&gt;5&lt;/item&gt;&lt;item&gt;6&lt;/item&gt;&lt;item&gt;13&lt;/item&gt;&lt;item&gt;14&lt;/item&gt;&lt;item&gt;20&lt;/item&gt;&lt;item&gt;31&lt;/item&gt;&lt;item&gt;34&lt;/item&gt;&lt;item&gt;35&lt;/item&gt;&lt;item&gt;37&lt;/item&gt;&lt;item&gt;39&lt;/item&gt;&lt;item&gt;40&lt;/item&gt;&lt;/record-ids&gt;&lt;/item&gt;&lt;/Libraries&gt;"/>
  </w:docVars>
  <w:rsids>
    <w:rsidRoot w:val="00185EDB"/>
    <w:rsid w:val="000034D3"/>
    <w:rsid w:val="000070C3"/>
    <w:rsid w:val="00011C85"/>
    <w:rsid w:val="00027EC2"/>
    <w:rsid w:val="00030472"/>
    <w:rsid w:val="0003095B"/>
    <w:rsid w:val="00034135"/>
    <w:rsid w:val="00045A0E"/>
    <w:rsid w:val="00047679"/>
    <w:rsid w:val="000535C9"/>
    <w:rsid w:val="0005425B"/>
    <w:rsid w:val="000566A4"/>
    <w:rsid w:val="000612B4"/>
    <w:rsid w:val="0006732D"/>
    <w:rsid w:val="00067E02"/>
    <w:rsid w:val="00071C98"/>
    <w:rsid w:val="000734BD"/>
    <w:rsid w:val="00081B7B"/>
    <w:rsid w:val="00086225"/>
    <w:rsid w:val="0009551F"/>
    <w:rsid w:val="00097779"/>
    <w:rsid w:val="0009792A"/>
    <w:rsid w:val="000A0616"/>
    <w:rsid w:val="000A3703"/>
    <w:rsid w:val="000A43AB"/>
    <w:rsid w:val="000A6F96"/>
    <w:rsid w:val="000B1A39"/>
    <w:rsid w:val="000B2ADD"/>
    <w:rsid w:val="000D3963"/>
    <w:rsid w:val="000D5ED0"/>
    <w:rsid w:val="000D6FC3"/>
    <w:rsid w:val="000E5DFA"/>
    <w:rsid w:val="000F206E"/>
    <w:rsid w:val="00111115"/>
    <w:rsid w:val="00117F43"/>
    <w:rsid w:val="00122135"/>
    <w:rsid w:val="001327AD"/>
    <w:rsid w:val="00134FB9"/>
    <w:rsid w:val="001360B0"/>
    <w:rsid w:val="001409B7"/>
    <w:rsid w:val="00145AAA"/>
    <w:rsid w:val="0015418B"/>
    <w:rsid w:val="0015576C"/>
    <w:rsid w:val="001620E5"/>
    <w:rsid w:val="00166570"/>
    <w:rsid w:val="00167B4F"/>
    <w:rsid w:val="00170FF1"/>
    <w:rsid w:val="0017104C"/>
    <w:rsid w:val="001716D3"/>
    <w:rsid w:val="001729E5"/>
    <w:rsid w:val="00173C62"/>
    <w:rsid w:val="001763C3"/>
    <w:rsid w:val="001826F9"/>
    <w:rsid w:val="00183A3D"/>
    <w:rsid w:val="00184E23"/>
    <w:rsid w:val="00185E57"/>
    <w:rsid w:val="00185EDB"/>
    <w:rsid w:val="001939C8"/>
    <w:rsid w:val="00194E87"/>
    <w:rsid w:val="001A4321"/>
    <w:rsid w:val="001B1401"/>
    <w:rsid w:val="001B4D6D"/>
    <w:rsid w:val="001C0516"/>
    <w:rsid w:val="001D360F"/>
    <w:rsid w:val="001D43F7"/>
    <w:rsid w:val="001D63E0"/>
    <w:rsid w:val="001E0740"/>
    <w:rsid w:val="001E2406"/>
    <w:rsid w:val="001F0B74"/>
    <w:rsid w:val="00203697"/>
    <w:rsid w:val="0021212E"/>
    <w:rsid w:val="00220ACD"/>
    <w:rsid w:val="00223761"/>
    <w:rsid w:val="00224388"/>
    <w:rsid w:val="00226E7E"/>
    <w:rsid w:val="00227BFF"/>
    <w:rsid w:val="002344C1"/>
    <w:rsid w:val="00234584"/>
    <w:rsid w:val="00234926"/>
    <w:rsid w:val="002364B7"/>
    <w:rsid w:val="00242BAB"/>
    <w:rsid w:val="002438C6"/>
    <w:rsid w:val="00250350"/>
    <w:rsid w:val="00250D7E"/>
    <w:rsid w:val="002513CA"/>
    <w:rsid w:val="00256C17"/>
    <w:rsid w:val="00261360"/>
    <w:rsid w:val="00270B81"/>
    <w:rsid w:val="0027253D"/>
    <w:rsid w:val="002727C1"/>
    <w:rsid w:val="00272DCD"/>
    <w:rsid w:val="00273992"/>
    <w:rsid w:val="00275A87"/>
    <w:rsid w:val="00277314"/>
    <w:rsid w:val="00277E45"/>
    <w:rsid w:val="0028192F"/>
    <w:rsid w:val="00282602"/>
    <w:rsid w:val="002874CD"/>
    <w:rsid w:val="002A0969"/>
    <w:rsid w:val="002A1CAC"/>
    <w:rsid w:val="002C2D3E"/>
    <w:rsid w:val="002C4761"/>
    <w:rsid w:val="002C523D"/>
    <w:rsid w:val="002C6E36"/>
    <w:rsid w:val="002C7D26"/>
    <w:rsid w:val="002D5DC6"/>
    <w:rsid w:val="002D6221"/>
    <w:rsid w:val="002E1E67"/>
    <w:rsid w:val="002E2E7B"/>
    <w:rsid w:val="002E3378"/>
    <w:rsid w:val="002F1AFE"/>
    <w:rsid w:val="002F51D2"/>
    <w:rsid w:val="002F6296"/>
    <w:rsid w:val="002F74E0"/>
    <w:rsid w:val="00306C04"/>
    <w:rsid w:val="00313770"/>
    <w:rsid w:val="00321818"/>
    <w:rsid w:val="00326F49"/>
    <w:rsid w:val="0032760E"/>
    <w:rsid w:val="00330421"/>
    <w:rsid w:val="00331623"/>
    <w:rsid w:val="00347436"/>
    <w:rsid w:val="00351EA0"/>
    <w:rsid w:val="00354728"/>
    <w:rsid w:val="00371A93"/>
    <w:rsid w:val="003733C0"/>
    <w:rsid w:val="00374357"/>
    <w:rsid w:val="00375F0C"/>
    <w:rsid w:val="00380CCF"/>
    <w:rsid w:val="00382836"/>
    <w:rsid w:val="00383191"/>
    <w:rsid w:val="00386E47"/>
    <w:rsid w:val="003938B0"/>
    <w:rsid w:val="003940BF"/>
    <w:rsid w:val="003B519D"/>
    <w:rsid w:val="003B5CE5"/>
    <w:rsid w:val="003B6806"/>
    <w:rsid w:val="003C52DA"/>
    <w:rsid w:val="003D315C"/>
    <w:rsid w:val="003D6C2A"/>
    <w:rsid w:val="003D79E5"/>
    <w:rsid w:val="003E2644"/>
    <w:rsid w:val="003E3F75"/>
    <w:rsid w:val="003F2BD8"/>
    <w:rsid w:val="003F380D"/>
    <w:rsid w:val="003F4F52"/>
    <w:rsid w:val="00403635"/>
    <w:rsid w:val="00406CE7"/>
    <w:rsid w:val="00411E13"/>
    <w:rsid w:val="004125BF"/>
    <w:rsid w:val="00415257"/>
    <w:rsid w:val="0041700F"/>
    <w:rsid w:val="004224D1"/>
    <w:rsid w:val="004228B7"/>
    <w:rsid w:val="00423918"/>
    <w:rsid w:val="00424BFF"/>
    <w:rsid w:val="00425440"/>
    <w:rsid w:val="00433E26"/>
    <w:rsid w:val="004404AA"/>
    <w:rsid w:val="00455237"/>
    <w:rsid w:val="00464548"/>
    <w:rsid w:val="00470F76"/>
    <w:rsid w:val="0048689E"/>
    <w:rsid w:val="004976E1"/>
    <w:rsid w:val="004A4B92"/>
    <w:rsid w:val="004B16B6"/>
    <w:rsid w:val="004B4FC6"/>
    <w:rsid w:val="004B7F0C"/>
    <w:rsid w:val="004C0A80"/>
    <w:rsid w:val="004C151E"/>
    <w:rsid w:val="004C31C2"/>
    <w:rsid w:val="004D0B00"/>
    <w:rsid w:val="004D0EFF"/>
    <w:rsid w:val="004D5A15"/>
    <w:rsid w:val="004E3B68"/>
    <w:rsid w:val="004F61F5"/>
    <w:rsid w:val="004F6A57"/>
    <w:rsid w:val="00500063"/>
    <w:rsid w:val="00506126"/>
    <w:rsid w:val="005222E7"/>
    <w:rsid w:val="0052279E"/>
    <w:rsid w:val="00526198"/>
    <w:rsid w:val="0052705E"/>
    <w:rsid w:val="005276C4"/>
    <w:rsid w:val="00536AE3"/>
    <w:rsid w:val="00541440"/>
    <w:rsid w:val="00552749"/>
    <w:rsid w:val="00555E40"/>
    <w:rsid w:val="005567FD"/>
    <w:rsid w:val="00562C54"/>
    <w:rsid w:val="00564BF0"/>
    <w:rsid w:val="00570203"/>
    <w:rsid w:val="00572E03"/>
    <w:rsid w:val="00580939"/>
    <w:rsid w:val="00585D94"/>
    <w:rsid w:val="0058675C"/>
    <w:rsid w:val="00587419"/>
    <w:rsid w:val="005917FB"/>
    <w:rsid w:val="00592EDC"/>
    <w:rsid w:val="005A10F0"/>
    <w:rsid w:val="005A1BB6"/>
    <w:rsid w:val="005A2B5F"/>
    <w:rsid w:val="005A4D1A"/>
    <w:rsid w:val="005A58C4"/>
    <w:rsid w:val="005B5561"/>
    <w:rsid w:val="005C072A"/>
    <w:rsid w:val="005C5917"/>
    <w:rsid w:val="005C6CA3"/>
    <w:rsid w:val="005C7EA6"/>
    <w:rsid w:val="005D322F"/>
    <w:rsid w:val="005D5ACC"/>
    <w:rsid w:val="005D5ECA"/>
    <w:rsid w:val="005D75ED"/>
    <w:rsid w:val="005E0FFD"/>
    <w:rsid w:val="005F018D"/>
    <w:rsid w:val="005F11A2"/>
    <w:rsid w:val="00605EEF"/>
    <w:rsid w:val="00611629"/>
    <w:rsid w:val="00616713"/>
    <w:rsid w:val="00620193"/>
    <w:rsid w:val="0062287F"/>
    <w:rsid w:val="00631F34"/>
    <w:rsid w:val="00634278"/>
    <w:rsid w:val="00637871"/>
    <w:rsid w:val="00640670"/>
    <w:rsid w:val="00642A41"/>
    <w:rsid w:val="00647C6D"/>
    <w:rsid w:val="006502EF"/>
    <w:rsid w:val="00653DA9"/>
    <w:rsid w:val="00656AF0"/>
    <w:rsid w:val="0066104E"/>
    <w:rsid w:val="00666721"/>
    <w:rsid w:val="00666C4A"/>
    <w:rsid w:val="00670729"/>
    <w:rsid w:val="00673869"/>
    <w:rsid w:val="00674367"/>
    <w:rsid w:val="00674C4C"/>
    <w:rsid w:val="006778BD"/>
    <w:rsid w:val="00685395"/>
    <w:rsid w:val="006A0171"/>
    <w:rsid w:val="006A2B56"/>
    <w:rsid w:val="006B1EE5"/>
    <w:rsid w:val="006B3B00"/>
    <w:rsid w:val="006C4AE5"/>
    <w:rsid w:val="006C5692"/>
    <w:rsid w:val="006D0B38"/>
    <w:rsid w:val="006D1C87"/>
    <w:rsid w:val="006E0DD9"/>
    <w:rsid w:val="006E3C45"/>
    <w:rsid w:val="006E52C3"/>
    <w:rsid w:val="006E559F"/>
    <w:rsid w:val="006E6538"/>
    <w:rsid w:val="006E6AC1"/>
    <w:rsid w:val="006F07FF"/>
    <w:rsid w:val="00700221"/>
    <w:rsid w:val="00703BD9"/>
    <w:rsid w:val="00714DE0"/>
    <w:rsid w:val="00715142"/>
    <w:rsid w:val="00715577"/>
    <w:rsid w:val="00724D3E"/>
    <w:rsid w:val="00726A02"/>
    <w:rsid w:val="00730AA9"/>
    <w:rsid w:val="00734180"/>
    <w:rsid w:val="007406B2"/>
    <w:rsid w:val="007471F7"/>
    <w:rsid w:val="00750862"/>
    <w:rsid w:val="00754DD7"/>
    <w:rsid w:val="00756F65"/>
    <w:rsid w:val="007611CC"/>
    <w:rsid w:val="0076191A"/>
    <w:rsid w:val="007629A9"/>
    <w:rsid w:val="007722CF"/>
    <w:rsid w:val="00773F28"/>
    <w:rsid w:val="00787896"/>
    <w:rsid w:val="007920E7"/>
    <w:rsid w:val="007A6BB2"/>
    <w:rsid w:val="007B0261"/>
    <w:rsid w:val="007B192C"/>
    <w:rsid w:val="007D13BA"/>
    <w:rsid w:val="007D7450"/>
    <w:rsid w:val="007D76B6"/>
    <w:rsid w:val="007D7EA4"/>
    <w:rsid w:val="007E323E"/>
    <w:rsid w:val="00801FDA"/>
    <w:rsid w:val="0080260A"/>
    <w:rsid w:val="00802979"/>
    <w:rsid w:val="008058A9"/>
    <w:rsid w:val="00811613"/>
    <w:rsid w:val="008129DC"/>
    <w:rsid w:val="00812F25"/>
    <w:rsid w:val="0081690D"/>
    <w:rsid w:val="0082094C"/>
    <w:rsid w:val="00821435"/>
    <w:rsid w:val="00822727"/>
    <w:rsid w:val="008320FC"/>
    <w:rsid w:val="008337EB"/>
    <w:rsid w:val="008340AF"/>
    <w:rsid w:val="00834145"/>
    <w:rsid w:val="008372A3"/>
    <w:rsid w:val="00840E81"/>
    <w:rsid w:val="00852539"/>
    <w:rsid w:val="0085334A"/>
    <w:rsid w:val="00857223"/>
    <w:rsid w:val="00857358"/>
    <w:rsid w:val="00872F97"/>
    <w:rsid w:val="008735D1"/>
    <w:rsid w:val="00875865"/>
    <w:rsid w:val="0087636C"/>
    <w:rsid w:val="0088412D"/>
    <w:rsid w:val="00885D89"/>
    <w:rsid w:val="0089563F"/>
    <w:rsid w:val="008A71D0"/>
    <w:rsid w:val="008B5818"/>
    <w:rsid w:val="008B6532"/>
    <w:rsid w:val="008C0208"/>
    <w:rsid w:val="008C2341"/>
    <w:rsid w:val="008C3CD2"/>
    <w:rsid w:val="008C3FCE"/>
    <w:rsid w:val="008D3D69"/>
    <w:rsid w:val="008D4290"/>
    <w:rsid w:val="008E0087"/>
    <w:rsid w:val="008E1838"/>
    <w:rsid w:val="008E2971"/>
    <w:rsid w:val="008E619C"/>
    <w:rsid w:val="008E7D63"/>
    <w:rsid w:val="008F06FF"/>
    <w:rsid w:val="008F0859"/>
    <w:rsid w:val="009121CA"/>
    <w:rsid w:val="00912539"/>
    <w:rsid w:val="00913024"/>
    <w:rsid w:val="00922AE7"/>
    <w:rsid w:val="00924DAF"/>
    <w:rsid w:val="00926CA9"/>
    <w:rsid w:val="00930C8C"/>
    <w:rsid w:val="00932133"/>
    <w:rsid w:val="00936CF0"/>
    <w:rsid w:val="00944516"/>
    <w:rsid w:val="0094727C"/>
    <w:rsid w:val="00954387"/>
    <w:rsid w:val="00954ECF"/>
    <w:rsid w:val="009631CD"/>
    <w:rsid w:val="00964DF5"/>
    <w:rsid w:val="00970627"/>
    <w:rsid w:val="00971204"/>
    <w:rsid w:val="0097456C"/>
    <w:rsid w:val="00980BF0"/>
    <w:rsid w:val="009817B4"/>
    <w:rsid w:val="009854C8"/>
    <w:rsid w:val="009861A3"/>
    <w:rsid w:val="00991074"/>
    <w:rsid w:val="00992A11"/>
    <w:rsid w:val="0099447F"/>
    <w:rsid w:val="0099594C"/>
    <w:rsid w:val="009970A0"/>
    <w:rsid w:val="009A4A8A"/>
    <w:rsid w:val="009A5755"/>
    <w:rsid w:val="009A62B1"/>
    <w:rsid w:val="009A6D4A"/>
    <w:rsid w:val="009B00AD"/>
    <w:rsid w:val="009C3FAF"/>
    <w:rsid w:val="009C4112"/>
    <w:rsid w:val="009C5258"/>
    <w:rsid w:val="009C6B79"/>
    <w:rsid w:val="009C70AE"/>
    <w:rsid w:val="009D15AE"/>
    <w:rsid w:val="009D708E"/>
    <w:rsid w:val="009E17DA"/>
    <w:rsid w:val="009E358F"/>
    <w:rsid w:val="009E3ADD"/>
    <w:rsid w:val="009E4CC4"/>
    <w:rsid w:val="009F206B"/>
    <w:rsid w:val="00A1049E"/>
    <w:rsid w:val="00A20E8E"/>
    <w:rsid w:val="00A2150D"/>
    <w:rsid w:val="00A366AC"/>
    <w:rsid w:val="00A37E20"/>
    <w:rsid w:val="00A43215"/>
    <w:rsid w:val="00A44D04"/>
    <w:rsid w:val="00A5336A"/>
    <w:rsid w:val="00A54A62"/>
    <w:rsid w:val="00A54B7B"/>
    <w:rsid w:val="00A61945"/>
    <w:rsid w:val="00A6425A"/>
    <w:rsid w:val="00A651CC"/>
    <w:rsid w:val="00A67FB1"/>
    <w:rsid w:val="00A734D4"/>
    <w:rsid w:val="00A73710"/>
    <w:rsid w:val="00A77A3F"/>
    <w:rsid w:val="00A80B3C"/>
    <w:rsid w:val="00A825BC"/>
    <w:rsid w:val="00A84A8C"/>
    <w:rsid w:val="00A90D26"/>
    <w:rsid w:val="00A9280D"/>
    <w:rsid w:val="00AA02DE"/>
    <w:rsid w:val="00AA10CC"/>
    <w:rsid w:val="00AA3D08"/>
    <w:rsid w:val="00AA5AB4"/>
    <w:rsid w:val="00AA6095"/>
    <w:rsid w:val="00AC57B0"/>
    <w:rsid w:val="00AD77F5"/>
    <w:rsid w:val="00AE6D32"/>
    <w:rsid w:val="00AF05FF"/>
    <w:rsid w:val="00AF67CC"/>
    <w:rsid w:val="00B005BC"/>
    <w:rsid w:val="00B17014"/>
    <w:rsid w:val="00B2417A"/>
    <w:rsid w:val="00B278FF"/>
    <w:rsid w:val="00B4138D"/>
    <w:rsid w:val="00B43C3A"/>
    <w:rsid w:val="00B5062D"/>
    <w:rsid w:val="00B5160A"/>
    <w:rsid w:val="00B53EAD"/>
    <w:rsid w:val="00B54D45"/>
    <w:rsid w:val="00B56490"/>
    <w:rsid w:val="00B572B4"/>
    <w:rsid w:val="00B61B6D"/>
    <w:rsid w:val="00B65708"/>
    <w:rsid w:val="00B73F13"/>
    <w:rsid w:val="00B759DD"/>
    <w:rsid w:val="00B75BAA"/>
    <w:rsid w:val="00B80EB9"/>
    <w:rsid w:val="00B818CD"/>
    <w:rsid w:val="00B831C4"/>
    <w:rsid w:val="00B85AFF"/>
    <w:rsid w:val="00B86290"/>
    <w:rsid w:val="00B865C2"/>
    <w:rsid w:val="00BA00EA"/>
    <w:rsid w:val="00BA45A8"/>
    <w:rsid w:val="00BA4A1C"/>
    <w:rsid w:val="00BA68A2"/>
    <w:rsid w:val="00BA6AB7"/>
    <w:rsid w:val="00BA7EE3"/>
    <w:rsid w:val="00BB2584"/>
    <w:rsid w:val="00BB3B9F"/>
    <w:rsid w:val="00BC02D8"/>
    <w:rsid w:val="00BC107C"/>
    <w:rsid w:val="00BC1C55"/>
    <w:rsid w:val="00BC4FB6"/>
    <w:rsid w:val="00BC6D12"/>
    <w:rsid w:val="00BD03F6"/>
    <w:rsid w:val="00BD516E"/>
    <w:rsid w:val="00BD5520"/>
    <w:rsid w:val="00BE4220"/>
    <w:rsid w:val="00BE510C"/>
    <w:rsid w:val="00BE728F"/>
    <w:rsid w:val="00BE7FF1"/>
    <w:rsid w:val="00BF0862"/>
    <w:rsid w:val="00BF249E"/>
    <w:rsid w:val="00C05DFC"/>
    <w:rsid w:val="00C1087A"/>
    <w:rsid w:val="00C20007"/>
    <w:rsid w:val="00C22247"/>
    <w:rsid w:val="00C23088"/>
    <w:rsid w:val="00C232BF"/>
    <w:rsid w:val="00C320F3"/>
    <w:rsid w:val="00C338DE"/>
    <w:rsid w:val="00C42938"/>
    <w:rsid w:val="00C56EAA"/>
    <w:rsid w:val="00C61479"/>
    <w:rsid w:val="00C61F75"/>
    <w:rsid w:val="00C62293"/>
    <w:rsid w:val="00C651CF"/>
    <w:rsid w:val="00C700BE"/>
    <w:rsid w:val="00C75A13"/>
    <w:rsid w:val="00C773A1"/>
    <w:rsid w:val="00C8128C"/>
    <w:rsid w:val="00C82E6A"/>
    <w:rsid w:val="00C8607F"/>
    <w:rsid w:val="00C86F29"/>
    <w:rsid w:val="00C90B53"/>
    <w:rsid w:val="00C9532F"/>
    <w:rsid w:val="00C9565C"/>
    <w:rsid w:val="00C966A6"/>
    <w:rsid w:val="00C96A2C"/>
    <w:rsid w:val="00CB58BD"/>
    <w:rsid w:val="00CC1528"/>
    <w:rsid w:val="00CC5D0D"/>
    <w:rsid w:val="00CC612C"/>
    <w:rsid w:val="00CC67DC"/>
    <w:rsid w:val="00CD7F24"/>
    <w:rsid w:val="00CE359C"/>
    <w:rsid w:val="00CE7B6F"/>
    <w:rsid w:val="00CF20D3"/>
    <w:rsid w:val="00CF302C"/>
    <w:rsid w:val="00CF4B7A"/>
    <w:rsid w:val="00D00812"/>
    <w:rsid w:val="00D02E39"/>
    <w:rsid w:val="00D02ED4"/>
    <w:rsid w:val="00D045E4"/>
    <w:rsid w:val="00D13512"/>
    <w:rsid w:val="00D14302"/>
    <w:rsid w:val="00D14769"/>
    <w:rsid w:val="00D16436"/>
    <w:rsid w:val="00D22450"/>
    <w:rsid w:val="00D229DC"/>
    <w:rsid w:val="00D22E53"/>
    <w:rsid w:val="00D23E8E"/>
    <w:rsid w:val="00D30571"/>
    <w:rsid w:val="00D31205"/>
    <w:rsid w:val="00D32FA3"/>
    <w:rsid w:val="00D41F12"/>
    <w:rsid w:val="00D469E9"/>
    <w:rsid w:val="00D602B4"/>
    <w:rsid w:val="00D60707"/>
    <w:rsid w:val="00D60F88"/>
    <w:rsid w:val="00D619F7"/>
    <w:rsid w:val="00D62505"/>
    <w:rsid w:val="00D67B64"/>
    <w:rsid w:val="00D75993"/>
    <w:rsid w:val="00D77275"/>
    <w:rsid w:val="00D80756"/>
    <w:rsid w:val="00D948C1"/>
    <w:rsid w:val="00D97E47"/>
    <w:rsid w:val="00DA029E"/>
    <w:rsid w:val="00DA1DEF"/>
    <w:rsid w:val="00DB0621"/>
    <w:rsid w:val="00DC69E3"/>
    <w:rsid w:val="00DC7553"/>
    <w:rsid w:val="00DD4C22"/>
    <w:rsid w:val="00DD5932"/>
    <w:rsid w:val="00DE50EC"/>
    <w:rsid w:val="00DE5C0A"/>
    <w:rsid w:val="00DF5007"/>
    <w:rsid w:val="00E00463"/>
    <w:rsid w:val="00E01EAB"/>
    <w:rsid w:val="00E112A9"/>
    <w:rsid w:val="00E13A6F"/>
    <w:rsid w:val="00E16E12"/>
    <w:rsid w:val="00E17F69"/>
    <w:rsid w:val="00E269AD"/>
    <w:rsid w:val="00E30D94"/>
    <w:rsid w:val="00E344FD"/>
    <w:rsid w:val="00E3537D"/>
    <w:rsid w:val="00E53A42"/>
    <w:rsid w:val="00E53C4D"/>
    <w:rsid w:val="00E54A3D"/>
    <w:rsid w:val="00E66504"/>
    <w:rsid w:val="00E72F97"/>
    <w:rsid w:val="00E74FDD"/>
    <w:rsid w:val="00E757B8"/>
    <w:rsid w:val="00E84603"/>
    <w:rsid w:val="00E8624C"/>
    <w:rsid w:val="00E86E4E"/>
    <w:rsid w:val="00E9015B"/>
    <w:rsid w:val="00E90D25"/>
    <w:rsid w:val="00E94108"/>
    <w:rsid w:val="00E95100"/>
    <w:rsid w:val="00EA5608"/>
    <w:rsid w:val="00EC1E7B"/>
    <w:rsid w:val="00EC698C"/>
    <w:rsid w:val="00ED0DFF"/>
    <w:rsid w:val="00EF61C3"/>
    <w:rsid w:val="00F003E7"/>
    <w:rsid w:val="00F00EE2"/>
    <w:rsid w:val="00F0409B"/>
    <w:rsid w:val="00F05FEB"/>
    <w:rsid w:val="00F06017"/>
    <w:rsid w:val="00F07E88"/>
    <w:rsid w:val="00F108DB"/>
    <w:rsid w:val="00F1442B"/>
    <w:rsid w:val="00F216BD"/>
    <w:rsid w:val="00F2521E"/>
    <w:rsid w:val="00F261D5"/>
    <w:rsid w:val="00F3174B"/>
    <w:rsid w:val="00F32372"/>
    <w:rsid w:val="00F349D0"/>
    <w:rsid w:val="00F34F0C"/>
    <w:rsid w:val="00F34F46"/>
    <w:rsid w:val="00F41261"/>
    <w:rsid w:val="00F43BC2"/>
    <w:rsid w:val="00F443FF"/>
    <w:rsid w:val="00F50842"/>
    <w:rsid w:val="00F54965"/>
    <w:rsid w:val="00F56B73"/>
    <w:rsid w:val="00F5788D"/>
    <w:rsid w:val="00F604E2"/>
    <w:rsid w:val="00F62D63"/>
    <w:rsid w:val="00F71B92"/>
    <w:rsid w:val="00F769ED"/>
    <w:rsid w:val="00F82DAD"/>
    <w:rsid w:val="00F83EE5"/>
    <w:rsid w:val="00F91DC4"/>
    <w:rsid w:val="00F92940"/>
    <w:rsid w:val="00FA788E"/>
    <w:rsid w:val="00FB1905"/>
    <w:rsid w:val="00FB4C0F"/>
    <w:rsid w:val="00FB7DC7"/>
    <w:rsid w:val="00FC1789"/>
    <w:rsid w:val="00FE51CE"/>
    <w:rsid w:val="00FF12D3"/>
    <w:rsid w:val="00FF5C9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267">
    <w:lsdException w:name="Hyperlink" w:uiPriority="99"/>
    <w:lsdException w:name="FollowedHyperlink" w:uiPriority="99"/>
    <w:lsdException w:name="Normal (Web)" w:uiPriority="99"/>
    <w:lsdException w:name="No List" w:uiPriority="99"/>
  </w:latentStyles>
  <w:style w:type="paragraph" w:default="1" w:styleId="Normal">
    <w:name w:val="Normal"/>
    <w:qFormat/>
    <w:rsid w:val="002727C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semiHidden/>
    <w:unhideWhenUsed/>
    <w:rsid w:val="00703BD9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703BD9"/>
  </w:style>
  <w:style w:type="paragraph" w:styleId="Footer">
    <w:name w:val="footer"/>
    <w:basedOn w:val="Normal"/>
    <w:link w:val="FooterChar"/>
    <w:uiPriority w:val="99"/>
    <w:unhideWhenUsed/>
    <w:rsid w:val="00703BD9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03BD9"/>
  </w:style>
  <w:style w:type="table" w:styleId="TableGrid">
    <w:name w:val="Table Grid"/>
    <w:basedOn w:val="TableNormal"/>
    <w:uiPriority w:val="59"/>
    <w:rsid w:val="00134FB9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A44D0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44D04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A37E20"/>
    <w:rPr>
      <w:color w:val="0000FF" w:themeColor="hyperlink"/>
      <w:u w:val="single"/>
    </w:rPr>
  </w:style>
  <w:style w:type="character" w:customStyle="1" w:styleId="teal">
    <w:name w:val="teal"/>
    <w:basedOn w:val="DefaultParagraphFont"/>
    <w:rsid w:val="00E54A3D"/>
  </w:style>
  <w:style w:type="character" w:styleId="FollowedHyperlink">
    <w:name w:val="FollowedHyperlink"/>
    <w:basedOn w:val="DefaultParagraphFont"/>
    <w:uiPriority w:val="99"/>
    <w:unhideWhenUsed/>
    <w:rsid w:val="00912539"/>
    <w:rPr>
      <w:color w:val="800080"/>
      <w:u w:val="single"/>
    </w:rPr>
  </w:style>
  <w:style w:type="paragraph" w:customStyle="1" w:styleId="aftercaption">
    <w:name w:val="aftercaption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0"/>
      <w:szCs w:val="20"/>
    </w:rPr>
  </w:style>
  <w:style w:type="paragraph" w:customStyle="1" w:styleId="batch">
    <w:name w:val="batch"/>
    <w:basedOn w:val="Normal"/>
    <w:rsid w:val="00912539"/>
    <w:pPr>
      <w:pBdr>
        <w:top w:val="single" w:sz="6" w:space="5" w:color="C1C1C1"/>
        <w:left w:val="single" w:sz="6" w:space="5" w:color="C1C1C1"/>
        <w:bottom w:val="single" w:sz="6" w:space="5" w:color="C1C1C1"/>
        <w:right w:val="single" w:sz="6" w:space="5" w:color="C1C1C1"/>
      </w:pBdr>
      <w:shd w:val="clear" w:color="auto" w:fill="FAFBFE"/>
      <w:spacing w:before="100" w:beforeAutospacing="1" w:after="100" w:afterAutospacing="1" w:line="240" w:lineRule="auto"/>
    </w:pPr>
    <w:rPr>
      <w:rFonts w:ascii="SAS Monospace" w:eastAsia="Times New Roman" w:hAnsi="SAS Monospace" w:cs="Times New Roman"/>
      <w:color w:val="000000"/>
      <w:sz w:val="20"/>
      <w:szCs w:val="20"/>
    </w:rPr>
  </w:style>
  <w:style w:type="paragraph" w:customStyle="1" w:styleId="beforecaption">
    <w:name w:val="beforecaption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0"/>
      <w:szCs w:val="20"/>
    </w:rPr>
  </w:style>
  <w:style w:type="paragraph" w:customStyle="1" w:styleId="body">
    <w:name w:val="body"/>
    <w:basedOn w:val="Normal"/>
    <w:rsid w:val="00912539"/>
    <w:pPr>
      <w:shd w:val="clear" w:color="auto" w:fill="FAFBFE"/>
      <w:spacing w:before="100" w:beforeAutospacing="1" w:after="100" w:afterAutospacing="1" w:line="240" w:lineRule="auto"/>
      <w:ind w:left="120" w:right="120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bodydate">
    <w:name w:val="bodydate"/>
    <w:basedOn w:val="Normal"/>
    <w:rsid w:val="00912539"/>
    <w:pPr>
      <w:shd w:val="clear" w:color="auto" w:fill="FAFBFE"/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bycontentfolder">
    <w:name w:val="bycontentfolder"/>
    <w:basedOn w:val="Normal"/>
    <w:rsid w:val="00912539"/>
    <w:pPr>
      <w:spacing w:before="100" w:beforeAutospacing="1" w:after="100" w:afterAutospacing="1" w:line="240" w:lineRule="auto"/>
      <w:ind w:left="120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byline">
    <w:name w:val="byline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0"/>
      <w:szCs w:val="20"/>
    </w:rPr>
  </w:style>
  <w:style w:type="paragraph" w:customStyle="1" w:styleId="bylinecontainer">
    <w:name w:val="bylinecontainer"/>
    <w:basedOn w:val="Normal"/>
    <w:rsid w:val="00912539"/>
    <w:pPr>
      <w:pBdr>
        <w:top w:val="single" w:sz="2" w:space="0" w:color="000000"/>
        <w:left w:val="single" w:sz="2" w:space="0" w:color="000000"/>
        <w:bottom w:val="single" w:sz="2" w:space="0" w:color="000000"/>
        <w:right w:val="single" w:sz="2" w:space="0" w:color="000000"/>
      </w:pBd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Caption1">
    <w:name w:val="Caption1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0"/>
      <w:szCs w:val="20"/>
    </w:rPr>
  </w:style>
  <w:style w:type="paragraph" w:customStyle="1" w:styleId="cell">
    <w:name w:val="cell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container">
    <w:name w:val="container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contentfolder">
    <w:name w:val="contentfolder"/>
    <w:basedOn w:val="Normal"/>
    <w:rsid w:val="00912539"/>
    <w:pPr>
      <w:spacing w:before="100" w:beforeAutospacing="1" w:after="100" w:afterAutospacing="1" w:line="240" w:lineRule="auto"/>
      <w:ind w:left="120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contentitem">
    <w:name w:val="contentitem"/>
    <w:basedOn w:val="Normal"/>
    <w:rsid w:val="00912539"/>
    <w:pPr>
      <w:spacing w:before="100" w:beforeAutospacing="1" w:after="100" w:afterAutospacing="1" w:line="240" w:lineRule="auto"/>
      <w:ind w:left="120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contentproclabel">
    <w:name w:val="contentproclabel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0"/>
      <w:szCs w:val="20"/>
    </w:rPr>
  </w:style>
  <w:style w:type="paragraph" w:customStyle="1" w:styleId="contentprocname">
    <w:name w:val="contentprocname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0"/>
      <w:szCs w:val="20"/>
    </w:rPr>
  </w:style>
  <w:style w:type="paragraph" w:customStyle="1" w:styleId="contents">
    <w:name w:val="contents"/>
    <w:basedOn w:val="Normal"/>
    <w:rsid w:val="00912539"/>
    <w:pPr>
      <w:shd w:val="clear" w:color="auto" w:fill="FAFBFE"/>
      <w:spacing w:before="100" w:beforeAutospacing="1" w:after="100" w:afterAutospacing="1" w:line="240" w:lineRule="auto"/>
      <w:ind w:left="120" w:right="120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contentsdate">
    <w:name w:val="contentsdate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contenttitle">
    <w:name w:val="contenttitle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i/>
      <w:iCs/>
      <w:color w:val="112277"/>
      <w:sz w:val="20"/>
      <w:szCs w:val="20"/>
    </w:rPr>
  </w:style>
  <w:style w:type="paragraph" w:customStyle="1" w:styleId="continued">
    <w:name w:val="continued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0"/>
      <w:szCs w:val="20"/>
    </w:rPr>
  </w:style>
  <w:style w:type="paragraph" w:customStyle="1" w:styleId="data">
    <w:name w:val="data"/>
    <w:basedOn w:val="Normal"/>
    <w:rsid w:val="00912539"/>
    <w:pPr>
      <w:pBdr>
        <w:top w:val="single" w:sz="2" w:space="0" w:color="C1C1C1"/>
        <w:left w:val="single" w:sz="2" w:space="0" w:color="C1C1C1"/>
        <w:bottom w:val="single" w:sz="6" w:space="0" w:color="C1C1C1"/>
        <w:right w:val="single" w:sz="6" w:space="0" w:color="C1C1C1"/>
      </w:pBdr>
      <w:shd w:val="clear" w:color="auto" w:fill="FFFFFF"/>
      <w:spacing w:before="100" w:beforeAutospacing="1" w:after="100" w:afterAutospacing="1" w:line="240" w:lineRule="auto"/>
    </w:pPr>
    <w:rPr>
      <w:rFonts w:ascii="Arial" w:eastAsia="Times New Roman" w:hAnsi="Arial" w:cs="Arial"/>
      <w:sz w:val="20"/>
      <w:szCs w:val="20"/>
    </w:rPr>
  </w:style>
  <w:style w:type="paragraph" w:customStyle="1" w:styleId="dataemphasis">
    <w:name w:val="dataemphasis"/>
    <w:basedOn w:val="Normal"/>
    <w:rsid w:val="00912539"/>
    <w:pPr>
      <w:pBdr>
        <w:top w:val="single" w:sz="2" w:space="0" w:color="C1C1C1"/>
        <w:left w:val="single" w:sz="2" w:space="0" w:color="C1C1C1"/>
        <w:bottom w:val="single" w:sz="6" w:space="0" w:color="C1C1C1"/>
        <w:right w:val="single" w:sz="6" w:space="0" w:color="C1C1C1"/>
      </w:pBdr>
      <w:shd w:val="clear" w:color="auto" w:fill="FFFFFF"/>
      <w:spacing w:before="100" w:beforeAutospacing="1" w:after="100" w:afterAutospacing="1" w:line="240" w:lineRule="auto"/>
    </w:pPr>
    <w:rPr>
      <w:rFonts w:ascii="Arial" w:eastAsia="Times New Roman" w:hAnsi="Arial" w:cs="Arial"/>
      <w:i/>
      <w:iCs/>
      <w:color w:val="000000"/>
      <w:sz w:val="20"/>
      <w:szCs w:val="20"/>
    </w:rPr>
  </w:style>
  <w:style w:type="paragraph" w:customStyle="1" w:styleId="dataemphasisfixed">
    <w:name w:val="dataemphasisfixed"/>
    <w:basedOn w:val="Normal"/>
    <w:rsid w:val="00912539"/>
    <w:pPr>
      <w:pBdr>
        <w:top w:val="single" w:sz="2" w:space="0" w:color="C1C1C1"/>
        <w:left w:val="single" w:sz="2" w:space="0" w:color="C1C1C1"/>
        <w:bottom w:val="single" w:sz="6" w:space="0" w:color="C1C1C1"/>
        <w:right w:val="single" w:sz="6" w:space="0" w:color="C1C1C1"/>
      </w:pBdr>
      <w:shd w:val="clear" w:color="auto" w:fill="FFFFFF"/>
      <w:spacing w:before="100" w:beforeAutospacing="1" w:after="100" w:afterAutospacing="1" w:line="240" w:lineRule="auto"/>
    </w:pPr>
    <w:rPr>
      <w:rFonts w:ascii="Courier New" w:eastAsia="Times New Roman" w:hAnsi="Courier New" w:cs="Courier New"/>
      <w:i/>
      <w:iCs/>
      <w:color w:val="000000"/>
      <w:sz w:val="20"/>
      <w:szCs w:val="20"/>
    </w:rPr>
  </w:style>
  <w:style w:type="paragraph" w:customStyle="1" w:styleId="dataempty">
    <w:name w:val="dataempty"/>
    <w:basedOn w:val="Normal"/>
    <w:rsid w:val="00912539"/>
    <w:pPr>
      <w:pBdr>
        <w:top w:val="single" w:sz="2" w:space="0" w:color="C1C1C1"/>
        <w:left w:val="single" w:sz="2" w:space="0" w:color="C1C1C1"/>
        <w:bottom w:val="single" w:sz="6" w:space="0" w:color="C1C1C1"/>
        <w:right w:val="single" w:sz="6" w:space="0" w:color="C1C1C1"/>
      </w:pBdr>
      <w:shd w:val="clear" w:color="auto" w:fill="FFFFFF"/>
      <w:spacing w:before="100" w:beforeAutospacing="1" w:after="100" w:afterAutospacing="1" w:line="240" w:lineRule="auto"/>
    </w:pPr>
    <w:rPr>
      <w:rFonts w:ascii="Arial" w:eastAsia="Times New Roman" w:hAnsi="Arial" w:cs="Arial"/>
      <w:sz w:val="20"/>
      <w:szCs w:val="20"/>
    </w:rPr>
  </w:style>
  <w:style w:type="paragraph" w:customStyle="1" w:styleId="datafixed">
    <w:name w:val="datafixed"/>
    <w:basedOn w:val="Normal"/>
    <w:rsid w:val="00912539"/>
    <w:pPr>
      <w:pBdr>
        <w:top w:val="single" w:sz="2" w:space="0" w:color="C1C1C1"/>
        <w:left w:val="single" w:sz="2" w:space="0" w:color="C1C1C1"/>
        <w:bottom w:val="single" w:sz="6" w:space="0" w:color="C1C1C1"/>
        <w:right w:val="single" w:sz="6" w:space="0" w:color="C1C1C1"/>
      </w:pBdr>
      <w:shd w:val="clear" w:color="auto" w:fill="FFFFFF"/>
      <w:spacing w:before="100" w:beforeAutospacing="1" w:after="100" w:afterAutospacing="1" w:line="240" w:lineRule="auto"/>
    </w:pPr>
    <w:rPr>
      <w:rFonts w:ascii="Courier New" w:eastAsia="Times New Roman" w:hAnsi="Courier New" w:cs="Courier New"/>
      <w:sz w:val="20"/>
      <w:szCs w:val="20"/>
    </w:rPr>
  </w:style>
  <w:style w:type="paragraph" w:customStyle="1" w:styleId="datastrong">
    <w:name w:val="datastrong"/>
    <w:basedOn w:val="Normal"/>
    <w:rsid w:val="00912539"/>
    <w:pPr>
      <w:pBdr>
        <w:top w:val="single" w:sz="2" w:space="0" w:color="C1C1C1"/>
        <w:left w:val="single" w:sz="2" w:space="0" w:color="C1C1C1"/>
        <w:bottom w:val="single" w:sz="6" w:space="0" w:color="C1C1C1"/>
        <w:right w:val="single" w:sz="6" w:space="0" w:color="C1C1C1"/>
      </w:pBdr>
      <w:shd w:val="clear" w:color="auto" w:fill="FFFFFF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000000"/>
      <w:sz w:val="20"/>
      <w:szCs w:val="20"/>
    </w:rPr>
  </w:style>
  <w:style w:type="paragraph" w:customStyle="1" w:styleId="datastrongfixed">
    <w:name w:val="datastrongfixed"/>
    <w:basedOn w:val="Normal"/>
    <w:rsid w:val="00912539"/>
    <w:pPr>
      <w:pBdr>
        <w:top w:val="single" w:sz="2" w:space="0" w:color="C1C1C1"/>
        <w:left w:val="single" w:sz="2" w:space="0" w:color="C1C1C1"/>
        <w:bottom w:val="single" w:sz="6" w:space="0" w:color="C1C1C1"/>
        <w:right w:val="single" w:sz="6" w:space="0" w:color="C1C1C1"/>
      </w:pBdr>
      <w:shd w:val="clear" w:color="auto" w:fill="FFFFFF"/>
      <w:spacing w:before="100" w:beforeAutospacing="1" w:after="100" w:afterAutospacing="1" w:line="240" w:lineRule="auto"/>
    </w:pPr>
    <w:rPr>
      <w:rFonts w:ascii="Courier New" w:eastAsia="Times New Roman" w:hAnsi="Courier New" w:cs="Courier New"/>
      <w:b/>
      <w:bCs/>
      <w:color w:val="000000"/>
      <w:sz w:val="20"/>
      <w:szCs w:val="20"/>
    </w:rPr>
  </w:style>
  <w:style w:type="paragraph" w:customStyle="1" w:styleId="date">
    <w:name w:val="date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document">
    <w:name w:val="document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errorbanner">
    <w:name w:val="errorbanner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0"/>
      <w:szCs w:val="20"/>
    </w:rPr>
  </w:style>
  <w:style w:type="paragraph" w:customStyle="1" w:styleId="errorcontent">
    <w:name w:val="errorcontent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112277"/>
      <w:sz w:val="20"/>
      <w:szCs w:val="20"/>
    </w:rPr>
  </w:style>
  <w:style w:type="paragraph" w:customStyle="1" w:styleId="errorcontentfixed">
    <w:name w:val="errorcontentfixed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Courier New" w:eastAsia="Times New Roman" w:hAnsi="Courier New" w:cs="Courier New"/>
      <w:color w:val="112277"/>
      <w:sz w:val="20"/>
      <w:szCs w:val="20"/>
    </w:rPr>
  </w:style>
  <w:style w:type="paragraph" w:customStyle="1" w:styleId="extendedpage">
    <w:name w:val="extendedpage"/>
    <w:basedOn w:val="Normal"/>
    <w:rsid w:val="00912539"/>
    <w:pPr>
      <w:pBdr>
        <w:top w:val="single" w:sz="8" w:space="0" w:color="000000"/>
        <w:left w:val="single" w:sz="8" w:space="0" w:color="000000"/>
        <w:bottom w:val="single" w:sz="8" w:space="0" w:color="000000"/>
        <w:right w:val="single" w:sz="8" w:space="0" w:color="000000"/>
      </w:pBdr>
      <w:shd w:val="clear" w:color="auto" w:fill="FAFBFE"/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i/>
      <w:iCs/>
      <w:color w:val="112277"/>
      <w:sz w:val="20"/>
      <w:szCs w:val="20"/>
    </w:rPr>
  </w:style>
  <w:style w:type="paragraph" w:customStyle="1" w:styleId="fatalbanner">
    <w:name w:val="fatalbanner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0"/>
      <w:szCs w:val="20"/>
    </w:rPr>
  </w:style>
  <w:style w:type="paragraph" w:customStyle="1" w:styleId="fatalcontent">
    <w:name w:val="fatalcontent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112277"/>
      <w:sz w:val="20"/>
      <w:szCs w:val="20"/>
    </w:rPr>
  </w:style>
  <w:style w:type="paragraph" w:customStyle="1" w:styleId="fatalcontentfixed">
    <w:name w:val="fatalcontentfixed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Courier New" w:eastAsia="Times New Roman" w:hAnsi="Courier New" w:cs="Courier New"/>
      <w:color w:val="112277"/>
      <w:sz w:val="20"/>
      <w:szCs w:val="20"/>
    </w:rPr>
  </w:style>
  <w:style w:type="paragraph" w:customStyle="1" w:styleId="folderaction">
    <w:name w:val="folderaction"/>
    <w:basedOn w:val="Normal"/>
    <w:rsid w:val="00912539"/>
    <w:pPr>
      <w:spacing w:before="100" w:beforeAutospacing="1" w:after="100" w:afterAutospacing="1" w:line="240" w:lineRule="auto"/>
      <w:ind w:left="120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Footer1">
    <w:name w:val="Footer1"/>
    <w:basedOn w:val="Normal"/>
    <w:rsid w:val="00912539"/>
    <w:pPr>
      <w:shd w:val="clear" w:color="auto" w:fill="EDF2F9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000000"/>
      <w:sz w:val="20"/>
      <w:szCs w:val="20"/>
    </w:rPr>
  </w:style>
  <w:style w:type="paragraph" w:customStyle="1" w:styleId="footeremphasis">
    <w:name w:val="footeremphasis"/>
    <w:basedOn w:val="Normal"/>
    <w:rsid w:val="00912539"/>
    <w:pPr>
      <w:shd w:val="clear" w:color="auto" w:fill="EDF2F9"/>
      <w:spacing w:before="100" w:beforeAutospacing="1" w:after="100" w:afterAutospacing="1" w:line="240" w:lineRule="auto"/>
    </w:pPr>
    <w:rPr>
      <w:rFonts w:ascii="Arial" w:eastAsia="Times New Roman" w:hAnsi="Arial" w:cs="Arial"/>
      <w:i/>
      <w:iCs/>
      <w:color w:val="000000"/>
      <w:sz w:val="20"/>
      <w:szCs w:val="20"/>
    </w:rPr>
  </w:style>
  <w:style w:type="paragraph" w:customStyle="1" w:styleId="footeremphasisfixed">
    <w:name w:val="footeremphasisfixed"/>
    <w:basedOn w:val="Normal"/>
    <w:rsid w:val="00912539"/>
    <w:pPr>
      <w:shd w:val="clear" w:color="auto" w:fill="EDF2F9"/>
      <w:spacing w:before="100" w:beforeAutospacing="1" w:after="100" w:afterAutospacing="1" w:line="240" w:lineRule="auto"/>
    </w:pPr>
    <w:rPr>
      <w:rFonts w:ascii="Courier New" w:eastAsia="Times New Roman" w:hAnsi="Courier New" w:cs="Courier New"/>
      <w:i/>
      <w:iCs/>
      <w:color w:val="000000"/>
      <w:sz w:val="20"/>
      <w:szCs w:val="20"/>
    </w:rPr>
  </w:style>
  <w:style w:type="paragraph" w:customStyle="1" w:styleId="footerempty">
    <w:name w:val="footerempty"/>
    <w:basedOn w:val="Normal"/>
    <w:rsid w:val="00912539"/>
    <w:pPr>
      <w:shd w:val="clear" w:color="auto" w:fill="EDF2F9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000000"/>
      <w:sz w:val="20"/>
      <w:szCs w:val="20"/>
    </w:rPr>
  </w:style>
  <w:style w:type="paragraph" w:customStyle="1" w:styleId="footerfixed">
    <w:name w:val="footerfixed"/>
    <w:basedOn w:val="Normal"/>
    <w:rsid w:val="00912539"/>
    <w:pPr>
      <w:shd w:val="clear" w:color="auto" w:fill="EDF2F9"/>
      <w:spacing w:before="100" w:beforeAutospacing="1" w:after="100" w:afterAutospacing="1" w:line="240" w:lineRule="auto"/>
    </w:pPr>
    <w:rPr>
      <w:rFonts w:ascii="Courier New" w:eastAsia="Times New Roman" w:hAnsi="Courier New" w:cs="Courier New"/>
      <w:color w:val="000000"/>
      <w:sz w:val="20"/>
      <w:szCs w:val="20"/>
    </w:rPr>
  </w:style>
  <w:style w:type="paragraph" w:customStyle="1" w:styleId="footerstrong">
    <w:name w:val="footerstrong"/>
    <w:basedOn w:val="Normal"/>
    <w:rsid w:val="00912539"/>
    <w:pPr>
      <w:shd w:val="clear" w:color="auto" w:fill="EDF2F9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000000"/>
      <w:sz w:val="20"/>
      <w:szCs w:val="20"/>
    </w:rPr>
  </w:style>
  <w:style w:type="paragraph" w:customStyle="1" w:styleId="footerstrongfixed">
    <w:name w:val="footerstrongfixed"/>
    <w:basedOn w:val="Normal"/>
    <w:rsid w:val="00912539"/>
    <w:pPr>
      <w:shd w:val="clear" w:color="auto" w:fill="EDF2F9"/>
      <w:spacing w:before="100" w:beforeAutospacing="1" w:after="100" w:afterAutospacing="1" w:line="240" w:lineRule="auto"/>
    </w:pPr>
    <w:rPr>
      <w:rFonts w:ascii="Courier New" w:eastAsia="Times New Roman" w:hAnsi="Courier New" w:cs="Courier New"/>
      <w:b/>
      <w:bCs/>
      <w:color w:val="000000"/>
      <w:sz w:val="20"/>
      <w:szCs w:val="20"/>
    </w:rPr>
  </w:style>
  <w:style w:type="paragraph" w:customStyle="1" w:styleId="frame">
    <w:name w:val="frame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graph">
    <w:name w:val="graph"/>
    <w:basedOn w:val="Normal"/>
    <w:rsid w:val="00912539"/>
    <w:pPr>
      <w:pBdr>
        <w:top w:val="single" w:sz="6" w:space="0" w:color="C1C1C1"/>
        <w:left w:val="single" w:sz="6" w:space="0" w:color="C1C1C1"/>
        <w:bottom w:val="single" w:sz="6" w:space="0" w:color="C1C1C1"/>
        <w:right w:val="single" w:sz="6" w:space="0" w:color="C1C1C1"/>
      </w:pBd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Header1">
    <w:name w:val="Header1"/>
    <w:basedOn w:val="Normal"/>
    <w:rsid w:val="00912539"/>
    <w:pPr>
      <w:pBdr>
        <w:top w:val="single" w:sz="2" w:space="0" w:color="B0B7BB"/>
        <w:left w:val="single" w:sz="2" w:space="0" w:color="B0B7BB"/>
        <w:bottom w:val="single" w:sz="6" w:space="0" w:color="B0B7BB"/>
        <w:right w:val="single" w:sz="6" w:space="0" w:color="B0B7BB"/>
      </w:pBdr>
      <w:shd w:val="clear" w:color="auto" w:fill="EDF2F9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0"/>
      <w:szCs w:val="20"/>
    </w:rPr>
  </w:style>
  <w:style w:type="paragraph" w:customStyle="1" w:styleId="headeremphasis">
    <w:name w:val="headeremphasis"/>
    <w:basedOn w:val="Normal"/>
    <w:rsid w:val="00912539"/>
    <w:pPr>
      <w:pBdr>
        <w:top w:val="single" w:sz="2" w:space="0" w:color="B0B7BB"/>
        <w:left w:val="single" w:sz="2" w:space="0" w:color="B0B7BB"/>
        <w:bottom w:val="single" w:sz="6" w:space="0" w:color="B0B7BB"/>
        <w:right w:val="single" w:sz="6" w:space="0" w:color="B0B7BB"/>
      </w:pBdr>
      <w:shd w:val="clear" w:color="auto" w:fill="D8DBD3"/>
      <w:spacing w:before="100" w:beforeAutospacing="1" w:after="100" w:afterAutospacing="1" w:line="240" w:lineRule="auto"/>
    </w:pPr>
    <w:rPr>
      <w:rFonts w:ascii="Arial" w:eastAsia="Times New Roman" w:hAnsi="Arial" w:cs="Arial"/>
      <w:i/>
      <w:iCs/>
      <w:color w:val="000000"/>
      <w:sz w:val="20"/>
      <w:szCs w:val="20"/>
    </w:rPr>
  </w:style>
  <w:style w:type="paragraph" w:customStyle="1" w:styleId="headeremphasisfixed">
    <w:name w:val="headeremphasisfixed"/>
    <w:basedOn w:val="Normal"/>
    <w:rsid w:val="00912539"/>
    <w:pPr>
      <w:pBdr>
        <w:top w:val="single" w:sz="2" w:space="0" w:color="B0B7BB"/>
        <w:left w:val="single" w:sz="2" w:space="0" w:color="B0B7BB"/>
        <w:bottom w:val="single" w:sz="6" w:space="0" w:color="B0B7BB"/>
        <w:right w:val="single" w:sz="6" w:space="0" w:color="B0B7BB"/>
      </w:pBdr>
      <w:shd w:val="clear" w:color="auto" w:fill="D8DBD3"/>
      <w:spacing w:before="100" w:beforeAutospacing="1" w:after="100" w:afterAutospacing="1" w:line="240" w:lineRule="auto"/>
    </w:pPr>
    <w:rPr>
      <w:rFonts w:ascii="Courier New" w:eastAsia="Times New Roman" w:hAnsi="Courier New" w:cs="Courier New"/>
      <w:i/>
      <w:iCs/>
      <w:color w:val="000000"/>
      <w:sz w:val="20"/>
      <w:szCs w:val="20"/>
    </w:rPr>
  </w:style>
  <w:style w:type="paragraph" w:customStyle="1" w:styleId="headerempty">
    <w:name w:val="headerempty"/>
    <w:basedOn w:val="Normal"/>
    <w:rsid w:val="00912539"/>
    <w:pPr>
      <w:pBdr>
        <w:top w:val="single" w:sz="2" w:space="0" w:color="B0B7BB"/>
        <w:left w:val="single" w:sz="2" w:space="0" w:color="B0B7BB"/>
        <w:bottom w:val="single" w:sz="6" w:space="0" w:color="B0B7BB"/>
        <w:right w:val="single" w:sz="6" w:space="0" w:color="B0B7BB"/>
      </w:pBdr>
      <w:shd w:val="clear" w:color="auto" w:fill="EDF2F9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0"/>
      <w:szCs w:val="20"/>
    </w:rPr>
  </w:style>
  <w:style w:type="paragraph" w:customStyle="1" w:styleId="headerfixed">
    <w:name w:val="headerfixed"/>
    <w:basedOn w:val="Normal"/>
    <w:rsid w:val="00912539"/>
    <w:pPr>
      <w:pBdr>
        <w:top w:val="single" w:sz="2" w:space="0" w:color="B0B7BB"/>
        <w:left w:val="single" w:sz="2" w:space="0" w:color="B0B7BB"/>
        <w:bottom w:val="single" w:sz="6" w:space="0" w:color="B0B7BB"/>
        <w:right w:val="single" w:sz="6" w:space="0" w:color="B0B7BB"/>
      </w:pBdr>
      <w:shd w:val="clear" w:color="auto" w:fill="EDF2F9"/>
      <w:spacing w:before="100" w:beforeAutospacing="1" w:after="100" w:afterAutospacing="1" w:line="240" w:lineRule="auto"/>
    </w:pPr>
    <w:rPr>
      <w:rFonts w:ascii="Courier New" w:eastAsia="Times New Roman" w:hAnsi="Courier New" w:cs="Courier New"/>
      <w:color w:val="112277"/>
      <w:sz w:val="20"/>
      <w:szCs w:val="20"/>
    </w:rPr>
  </w:style>
  <w:style w:type="paragraph" w:customStyle="1" w:styleId="headersandfooters">
    <w:name w:val="headersandfooters"/>
    <w:basedOn w:val="Normal"/>
    <w:rsid w:val="00912539"/>
    <w:pPr>
      <w:shd w:val="clear" w:color="auto" w:fill="EDF2F9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000000"/>
      <w:sz w:val="20"/>
      <w:szCs w:val="20"/>
    </w:rPr>
  </w:style>
  <w:style w:type="paragraph" w:customStyle="1" w:styleId="headerstrong">
    <w:name w:val="headerstrong"/>
    <w:basedOn w:val="Normal"/>
    <w:rsid w:val="00912539"/>
    <w:pPr>
      <w:pBdr>
        <w:top w:val="single" w:sz="2" w:space="0" w:color="B0B7BB"/>
        <w:left w:val="single" w:sz="2" w:space="0" w:color="B0B7BB"/>
        <w:bottom w:val="single" w:sz="6" w:space="0" w:color="B0B7BB"/>
        <w:right w:val="single" w:sz="6" w:space="0" w:color="B0B7BB"/>
      </w:pBdr>
      <w:shd w:val="clear" w:color="auto" w:fill="D8DBD3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000000"/>
      <w:sz w:val="20"/>
      <w:szCs w:val="20"/>
    </w:rPr>
  </w:style>
  <w:style w:type="paragraph" w:customStyle="1" w:styleId="headerstrongfixed">
    <w:name w:val="headerstrongfixed"/>
    <w:basedOn w:val="Normal"/>
    <w:rsid w:val="00912539"/>
    <w:pPr>
      <w:pBdr>
        <w:top w:val="single" w:sz="2" w:space="0" w:color="B0B7BB"/>
        <w:left w:val="single" w:sz="2" w:space="0" w:color="B0B7BB"/>
        <w:bottom w:val="single" w:sz="6" w:space="0" w:color="B0B7BB"/>
        <w:right w:val="single" w:sz="6" w:space="0" w:color="B0B7BB"/>
      </w:pBdr>
      <w:shd w:val="clear" w:color="auto" w:fill="D8DBD3"/>
      <w:spacing w:before="100" w:beforeAutospacing="1" w:after="100" w:afterAutospacing="1" w:line="240" w:lineRule="auto"/>
    </w:pPr>
    <w:rPr>
      <w:rFonts w:ascii="Courier New" w:eastAsia="Times New Roman" w:hAnsi="Courier New" w:cs="Courier New"/>
      <w:b/>
      <w:bCs/>
      <w:color w:val="000000"/>
      <w:sz w:val="20"/>
      <w:szCs w:val="20"/>
    </w:rPr>
  </w:style>
  <w:style w:type="paragraph" w:customStyle="1" w:styleId="index">
    <w:name w:val="index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indexaction">
    <w:name w:val="indexaction"/>
    <w:basedOn w:val="Normal"/>
    <w:rsid w:val="00912539"/>
    <w:pPr>
      <w:spacing w:before="100" w:beforeAutospacing="1" w:after="100" w:afterAutospacing="1" w:line="240" w:lineRule="auto"/>
      <w:ind w:left="120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indexitem">
    <w:name w:val="indexitem"/>
    <w:basedOn w:val="Normal"/>
    <w:rsid w:val="00912539"/>
    <w:pPr>
      <w:spacing w:before="100" w:beforeAutospacing="1" w:after="100" w:afterAutospacing="1" w:line="240" w:lineRule="auto"/>
      <w:ind w:left="120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indexprocname">
    <w:name w:val="indexprocname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0"/>
      <w:szCs w:val="20"/>
    </w:rPr>
  </w:style>
  <w:style w:type="paragraph" w:customStyle="1" w:styleId="indextitle">
    <w:name w:val="indextitle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i/>
      <w:iCs/>
      <w:color w:val="112277"/>
      <w:sz w:val="20"/>
      <w:szCs w:val="20"/>
    </w:rPr>
  </w:style>
  <w:style w:type="paragraph" w:customStyle="1" w:styleId="layoutcontainer">
    <w:name w:val="layoutcontainer"/>
    <w:basedOn w:val="Normal"/>
    <w:rsid w:val="00912539"/>
    <w:pPr>
      <w:pBdr>
        <w:top w:val="single" w:sz="2" w:space="0" w:color="000000"/>
        <w:left w:val="single" w:sz="2" w:space="0" w:color="000000"/>
        <w:bottom w:val="single" w:sz="2" w:space="0" w:color="000000"/>
        <w:right w:val="single" w:sz="2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layoutregion">
    <w:name w:val="layoutregion"/>
    <w:basedOn w:val="Normal"/>
    <w:rsid w:val="00912539"/>
    <w:pPr>
      <w:pBdr>
        <w:top w:val="single" w:sz="2" w:space="0" w:color="000000"/>
        <w:left w:val="single" w:sz="2" w:space="0" w:color="000000"/>
        <w:bottom w:val="single" w:sz="2" w:space="0" w:color="000000"/>
        <w:right w:val="single" w:sz="2" w:space="0" w:color="000000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list">
    <w:name w:val="list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list10">
    <w:name w:val="list10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list2">
    <w:name w:val="list2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list3">
    <w:name w:val="list3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list4">
    <w:name w:val="list4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list5">
    <w:name w:val="list5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list6">
    <w:name w:val="list6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list7">
    <w:name w:val="list7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list8">
    <w:name w:val="list8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list9">
    <w:name w:val="list9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listitem">
    <w:name w:val="listitem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listitem10">
    <w:name w:val="listitem10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listitem2">
    <w:name w:val="listitem2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listitem3">
    <w:name w:val="listitem3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listitem4">
    <w:name w:val="listitem4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listitem5">
    <w:name w:val="listitem5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listitem6">
    <w:name w:val="listitem6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listitem7">
    <w:name w:val="listitem7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listitem8">
    <w:name w:val="listitem8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listitem9">
    <w:name w:val="listitem9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note">
    <w:name w:val="note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112277"/>
      <w:sz w:val="20"/>
      <w:szCs w:val="20"/>
    </w:rPr>
  </w:style>
  <w:style w:type="paragraph" w:customStyle="1" w:styleId="notebanner">
    <w:name w:val="notebanner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0"/>
      <w:szCs w:val="20"/>
    </w:rPr>
  </w:style>
  <w:style w:type="paragraph" w:customStyle="1" w:styleId="notecontent">
    <w:name w:val="notecontent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112277"/>
      <w:sz w:val="20"/>
      <w:szCs w:val="20"/>
    </w:rPr>
  </w:style>
  <w:style w:type="paragraph" w:customStyle="1" w:styleId="notecontentfixed">
    <w:name w:val="notecontentfixed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Courier New" w:eastAsia="Times New Roman" w:hAnsi="Courier New" w:cs="Courier New"/>
      <w:color w:val="112277"/>
      <w:sz w:val="20"/>
      <w:szCs w:val="20"/>
    </w:rPr>
  </w:style>
  <w:style w:type="paragraph" w:customStyle="1" w:styleId="output">
    <w:name w:val="output"/>
    <w:basedOn w:val="Normal"/>
    <w:rsid w:val="00912539"/>
    <w:pPr>
      <w:pBdr>
        <w:top w:val="single" w:sz="6" w:space="0" w:color="C1C1C1"/>
        <w:left w:val="single" w:sz="6" w:space="0" w:color="C1C1C1"/>
        <w:bottom w:val="single" w:sz="6" w:space="0" w:color="C1C1C1"/>
        <w:right w:val="single" w:sz="6" w:space="0" w:color="C1C1C1"/>
      </w:pBd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pageno">
    <w:name w:val="pageno"/>
    <w:basedOn w:val="Normal"/>
    <w:rsid w:val="00912539"/>
    <w:pPr>
      <w:shd w:val="clear" w:color="auto" w:fill="FAFBFE"/>
      <w:spacing w:before="100" w:beforeAutospacing="1" w:after="100" w:afterAutospacing="1" w:line="240" w:lineRule="auto"/>
      <w:jc w:val="right"/>
      <w:textAlignment w:val="top"/>
    </w:pPr>
    <w:rPr>
      <w:rFonts w:ascii="Arial" w:eastAsia="Times New Roman" w:hAnsi="Arial" w:cs="Arial"/>
      <w:b/>
      <w:bCs/>
      <w:color w:val="112277"/>
      <w:sz w:val="20"/>
      <w:szCs w:val="20"/>
    </w:rPr>
  </w:style>
  <w:style w:type="paragraph" w:customStyle="1" w:styleId="pages">
    <w:name w:val="pages"/>
    <w:basedOn w:val="Normal"/>
    <w:rsid w:val="00912539"/>
    <w:pPr>
      <w:shd w:val="clear" w:color="auto" w:fill="FAFBFE"/>
      <w:spacing w:before="100" w:beforeAutospacing="1" w:after="100" w:afterAutospacing="1" w:line="240" w:lineRule="auto"/>
      <w:ind w:left="120" w:right="120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pagesdate">
    <w:name w:val="pagesdate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pagesitem">
    <w:name w:val="pagesitem"/>
    <w:basedOn w:val="Normal"/>
    <w:rsid w:val="00912539"/>
    <w:pPr>
      <w:spacing w:before="100" w:beforeAutospacing="1" w:after="100" w:afterAutospacing="1" w:line="240" w:lineRule="auto"/>
      <w:ind w:left="120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pagesproclabel">
    <w:name w:val="pagesproclabel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0"/>
      <w:szCs w:val="20"/>
    </w:rPr>
  </w:style>
  <w:style w:type="paragraph" w:customStyle="1" w:styleId="pagesprocname">
    <w:name w:val="pagesprocname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0"/>
      <w:szCs w:val="20"/>
    </w:rPr>
  </w:style>
  <w:style w:type="paragraph" w:customStyle="1" w:styleId="pagestitle">
    <w:name w:val="pagestitle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i/>
      <w:iCs/>
      <w:color w:val="112277"/>
      <w:sz w:val="20"/>
      <w:szCs w:val="20"/>
    </w:rPr>
  </w:style>
  <w:style w:type="paragraph" w:customStyle="1" w:styleId="paragraph">
    <w:name w:val="paragraph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parskip">
    <w:name w:val="parskip"/>
    <w:basedOn w:val="Normal"/>
    <w:rsid w:val="00912539"/>
    <w:pPr>
      <w:pBdr>
        <w:top w:val="single" w:sz="2" w:space="0" w:color="000000"/>
        <w:left w:val="single" w:sz="2" w:space="0" w:color="000000"/>
        <w:bottom w:val="single" w:sz="2" w:space="0" w:color="000000"/>
        <w:right w:val="single" w:sz="2" w:space="0" w:color="000000"/>
      </w:pBdr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sz w:val="20"/>
      <w:szCs w:val="20"/>
    </w:rPr>
  </w:style>
  <w:style w:type="paragraph" w:customStyle="1" w:styleId="prepage">
    <w:name w:val="prepage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112277"/>
      <w:sz w:val="20"/>
      <w:szCs w:val="20"/>
    </w:rPr>
  </w:style>
  <w:style w:type="paragraph" w:customStyle="1" w:styleId="proctitle">
    <w:name w:val="proctitle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0"/>
      <w:szCs w:val="20"/>
    </w:rPr>
  </w:style>
  <w:style w:type="paragraph" w:customStyle="1" w:styleId="proctitlefixed">
    <w:name w:val="proctitlefixed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Courier New" w:eastAsia="Times New Roman" w:hAnsi="Courier New" w:cs="Courier New"/>
      <w:b/>
      <w:bCs/>
      <w:color w:val="112277"/>
      <w:sz w:val="20"/>
      <w:szCs w:val="20"/>
    </w:rPr>
  </w:style>
  <w:style w:type="paragraph" w:customStyle="1" w:styleId="rowfooter">
    <w:name w:val="rowfooter"/>
    <w:basedOn w:val="Normal"/>
    <w:rsid w:val="00912539"/>
    <w:pPr>
      <w:shd w:val="clear" w:color="auto" w:fill="EDF2F9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000000"/>
      <w:sz w:val="20"/>
      <w:szCs w:val="20"/>
    </w:rPr>
  </w:style>
  <w:style w:type="paragraph" w:customStyle="1" w:styleId="rowfooteremphasis">
    <w:name w:val="rowfooteremphasis"/>
    <w:basedOn w:val="Normal"/>
    <w:rsid w:val="00912539"/>
    <w:pPr>
      <w:shd w:val="clear" w:color="auto" w:fill="EDF2F9"/>
      <w:spacing w:before="100" w:beforeAutospacing="1" w:after="100" w:afterAutospacing="1" w:line="240" w:lineRule="auto"/>
    </w:pPr>
    <w:rPr>
      <w:rFonts w:ascii="Arial" w:eastAsia="Times New Roman" w:hAnsi="Arial" w:cs="Arial"/>
      <w:i/>
      <w:iCs/>
      <w:color w:val="000000"/>
      <w:sz w:val="20"/>
      <w:szCs w:val="20"/>
    </w:rPr>
  </w:style>
  <w:style w:type="paragraph" w:customStyle="1" w:styleId="rowfooteremphasisfixed">
    <w:name w:val="rowfooteremphasisfixed"/>
    <w:basedOn w:val="Normal"/>
    <w:rsid w:val="00912539"/>
    <w:pPr>
      <w:shd w:val="clear" w:color="auto" w:fill="EDF2F9"/>
      <w:spacing w:before="100" w:beforeAutospacing="1" w:after="100" w:afterAutospacing="1" w:line="240" w:lineRule="auto"/>
    </w:pPr>
    <w:rPr>
      <w:rFonts w:ascii="Courier New" w:eastAsia="Times New Roman" w:hAnsi="Courier New" w:cs="Courier New"/>
      <w:i/>
      <w:iCs/>
      <w:color w:val="000000"/>
      <w:sz w:val="20"/>
      <w:szCs w:val="20"/>
    </w:rPr>
  </w:style>
  <w:style w:type="paragraph" w:customStyle="1" w:styleId="rowfooterempty">
    <w:name w:val="rowfooterempty"/>
    <w:basedOn w:val="Normal"/>
    <w:rsid w:val="00912539"/>
    <w:pPr>
      <w:shd w:val="clear" w:color="auto" w:fill="EDF2F9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000000"/>
      <w:sz w:val="20"/>
      <w:szCs w:val="20"/>
    </w:rPr>
  </w:style>
  <w:style w:type="paragraph" w:customStyle="1" w:styleId="rowfooterfixed">
    <w:name w:val="rowfooterfixed"/>
    <w:basedOn w:val="Normal"/>
    <w:rsid w:val="00912539"/>
    <w:pPr>
      <w:shd w:val="clear" w:color="auto" w:fill="EDF2F9"/>
      <w:spacing w:before="100" w:beforeAutospacing="1" w:after="100" w:afterAutospacing="1" w:line="240" w:lineRule="auto"/>
    </w:pPr>
    <w:rPr>
      <w:rFonts w:ascii="Courier New" w:eastAsia="Times New Roman" w:hAnsi="Courier New" w:cs="Courier New"/>
      <w:color w:val="000000"/>
      <w:sz w:val="20"/>
      <w:szCs w:val="20"/>
    </w:rPr>
  </w:style>
  <w:style w:type="paragraph" w:customStyle="1" w:styleId="rowfooterstrong">
    <w:name w:val="rowfooterstrong"/>
    <w:basedOn w:val="Normal"/>
    <w:rsid w:val="00912539"/>
    <w:pPr>
      <w:shd w:val="clear" w:color="auto" w:fill="EDF2F9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000000"/>
      <w:sz w:val="20"/>
      <w:szCs w:val="20"/>
    </w:rPr>
  </w:style>
  <w:style w:type="paragraph" w:customStyle="1" w:styleId="rowfooterstrongfixed">
    <w:name w:val="rowfooterstrongfixed"/>
    <w:basedOn w:val="Normal"/>
    <w:rsid w:val="00912539"/>
    <w:pPr>
      <w:shd w:val="clear" w:color="auto" w:fill="EDF2F9"/>
      <w:spacing w:before="100" w:beforeAutospacing="1" w:after="100" w:afterAutospacing="1" w:line="240" w:lineRule="auto"/>
    </w:pPr>
    <w:rPr>
      <w:rFonts w:ascii="Courier New" w:eastAsia="Times New Roman" w:hAnsi="Courier New" w:cs="Courier New"/>
      <w:b/>
      <w:bCs/>
      <w:color w:val="000000"/>
      <w:sz w:val="20"/>
      <w:szCs w:val="20"/>
    </w:rPr>
  </w:style>
  <w:style w:type="paragraph" w:customStyle="1" w:styleId="rowheader">
    <w:name w:val="rowheader"/>
    <w:basedOn w:val="Normal"/>
    <w:rsid w:val="00912539"/>
    <w:pPr>
      <w:pBdr>
        <w:top w:val="single" w:sz="2" w:space="0" w:color="B0B7BB"/>
        <w:left w:val="single" w:sz="2" w:space="0" w:color="B0B7BB"/>
        <w:bottom w:val="single" w:sz="6" w:space="0" w:color="B0B7BB"/>
        <w:right w:val="single" w:sz="6" w:space="0" w:color="B0B7BB"/>
      </w:pBdr>
      <w:shd w:val="clear" w:color="auto" w:fill="EDF2F9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0"/>
      <w:szCs w:val="20"/>
    </w:rPr>
  </w:style>
  <w:style w:type="paragraph" w:customStyle="1" w:styleId="rowheaderemphasis">
    <w:name w:val="rowheaderemphasis"/>
    <w:basedOn w:val="Normal"/>
    <w:rsid w:val="00912539"/>
    <w:pPr>
      <w:pBdr>
        <w:top w:val="single" w:sz="2" w:space="0" w:color="B0B7BB"/>
        <w:left w:val="single" w:sz="2" w:space="0" w:color="B0B7BB"/>
        <w:bottom w:val="single" w:sz="6" w:space="0" w:color="B0B7BB"/>
        <w:right w:val="single" w:sz="6" w:space="0" w:color="B0B7BB"/>
      </w:pBdr>
      <w:shd w:val="clear" w:color="auto" w:fill="EDF2F9"/>
      <w:spacing w:before="100" w:beforeAutospacing="1" w:after="100" w:afterAutospacing="1" w:line="240" w:lineRule="auto"/>
    </w:pPr>
    <w:rPr>
      <w:rFonts w:ascii="Arial" w:eastAsia="Times New Roman" w:hAnsi="Arial" w:cs="Arial"/>
      <w:i/>
      <w:iCs/>
      <w:color w:val="112277"/>
      <w:sz w:val="20"/>
      <w:szCs w:val="20"/>
    </w:rPr>
  </w:style>
  <w:style w:type="paragraph" w:customStyle="1" w:styleId="rowheaderemphasisfixed">
    <w:name w:val="rowheaderemphasisfixed"/>
    <w:basedOn w:val="Normal"/>
    <w:rsid w:val="00912539"/>
    <w:pPr>
      <w:pBdr>
        <w:top w:val="single" w:sz="2" w:space="0" w:color="B0B7BB"/>
        <w:left w:val="single" w:sz="2" w:space="0" w:color="B0B7BB"/>
        <w:bottom w:val="single" w:sz="6" w:space="0" w:color="B0B7BB"/>
        <w:right w:val="single" w:sz="6" w:space="0" w:color="B0B7BB"/>
      </w:pBdr>
      <w:shd w:val="clear" w:color="auto" w:fill="EDF2F9"/>
      <w:spacing w:before="100" w:beforeAutospacing="1" w:after="100" w:afterAutospacing="1" w:line="240" w:lineRule="auto"/>
    </w:pPr>
    <w:rPr>
      <w:rFonts w:ascii="Courier New" w:eastAsia="Times New Roman" w:hAnsi="Courier New" w:cs="Courier New"/>
      <w:i/>
      <w:iCs/>
      <w:color w:val="112277"/>
      <w:sz w:val="20"/>
      <w:szCs w:val="20"/>
    </w:rPr>
  </w:style>
  <w:style w:type="paragraph" w:customStyle="1" w:styleId="rowheaderempty">
    <w:name w:val="rowheaderempty"/>
    <w:basedOn w:val="Normal"/>
    <w:rsid w:val="00912539"/>
    <w:pPr>
      <w:pBdr>
        <w:top w:val="single" w:sz="2" w:space="0" w:color="B0B7BB"/>
        <w:left w:val="single" w:sz="2" w:space="0" w:color="B0B7BB"/>
        <w:bottom w:val="single" w:sz="6" w:space="0" w:color="B0B7BB"/>
        <w:right w:val="single" w:sz="6" w:space="0" w:color="B0B7BB"/>
      </w:pBdr>
      <w:shd w:val="clear" w:color="auto" w:fill="EDF2F9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0"/>
      <w:szCs w:val="20"/>
    </w:rPr>
  </w:style>
  <w:style w:type="paragraph" w:customStyle="1" w:styleId="rowheaderfixed">
    <w:name w:val="rowheaderfixed"/>
    <w:basedOn w:val="Normal"/>
    <w:rsid w:val="00912539"/>
    <w:pPr>
      <w:pBdr>
        <w:top w:val="single" w:sz="2" w:space="0" w:color="B0B7BB"/>
        <w:left w:val="single" w:sz="2" w:space="0" w:color="B0B7BB"/>
        <w:bottom w:val="single" w:sz="6" w:space="0" w:color="B0B7BB"/>
        <w:right w:val="single" w:sz="6" w:space="0" w:color="B0B7BB"/>
      </w:pBdr>
      <w:shd w:val="clear" w:color="auto" w:fill="EDF2F9"/>
      <w:spacing w:before="100" w:beforeAutospacing="1" w:after="100" w:afterAutospacing="1" w:line="240" w:lineRule="auto"/>
    </w:pPr>
    <w:rPr>
      <w:rFonts w:ascii="Courier New" w:eastAsia="Times New Roman" w:hAnsi="Courier New" w:cs="Courier New"/>
      <w:color w:val="112277"/>
      <w:sz w:val="20"/>
      <w:szCs w:val="20"/>
    </w:rPr>
  </w:style>
  <w:style w:type="paragraph" w:customStyle="1" w:styleId="rowheaderstrong">
    <w:name w:val="rowheaderstrong"/>
    <w:basedOn w:val="Normal"/>
    <w:rsid w:val="00912539"/>
    <w:pPr>
      <w:pBdr>
        <w:top w:val="single" w:sz="2" w:space="0" w:color="B0B7BB"/>
        <w:left w:val="single" w:sz="2" w:space="0" w:color="B0B7BB"/>
        <w:bottom w:val="single" w:sz="6" w:space="0" w:color="B0B7BB"/>
        <w:right w:val="single" w:sz="6" w:space="0" w:color="B0B7BB"/>
      </w:pBdr>
      <w:shd w:val="clear" w:color="auto" w:fill="EDF2F9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0"/>
      <w:szCs w:val="20"/>
    </w:rPr>
  </w:style>
  <w:style w:type="paragraph" w:customStyle="1" w:styleId="rowheaderstrongfixed">
    <w:name w:val="rowheaderstrongfixed"/>
    <w:basedOn w:val="Normal"/>
    <w:rsid w:val="00912539"/>
    <w:pPr>
      <w:pBdr>
        <w:top w:val="single" w:sz="2" w:space="0" w:color="B0B7BB"/>
        <w:left w:val="single" w:sz="2" w:space="0" w:color="B0B7BB"/>
        <w:bottom w:val="single" w:sz="6" w:space="0" w:color="B0B7BB"/>
        <w:right w:val="single" w:sz="6" w:space="0" w:color="B0B7BB"/>
      </w:pBdr>
      <w:shd w:val="clear" w:color="auto" w:fill="EDF2F9"/>
      <w:spacing w:before="100" w:beforeAutospacing="1" w:after="100" w:afterAutospacing="1" w:line="240" w:lineRule="auto"/>
    </w:pPr>
    <w:rPr>
      <w:rFonts w:ascii="Courier New" w:eastAsia="Times New Roman" w:hAnsi="Courier New" w:cs="Courier New"/>
      <w:b/>
      <w:bCs/>
      <w:color w:val="112277"/>
      <w:sz w:val="20"/>
      <w:szCs w:val="20"/>
    </w:rPr>
  </w:style>
  <w:style w:type="paragraph" w:customStyle="1" w:styleId="systemfooter">
    <w:name w:val="systemfooter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112277"/>
      <w:sz w:val="20"/>
      <w:szCs w:val="20"/>
    </w:rPr>
  </w:style>
  <w:style w:type="paragraph" w:customStyle="1" w:styleId="systemfooter10">
    <w:name w:val="systemfooter10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112277"/>
      <w:sz w:val="20"/>
      <w:szCs w:val="20"/>
    </w:rPr>
  </w:style>
  <w:style w:type="paragraph" w:customStyle="1" w:styleId="systemfooter2">
    <w:name w:val="systemfooter2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112277"/>
      <w:sz w:val="20"/>
      <w:szCs w:val="20"/>
    </w:rPr>
  </w:style>
  <w:style w:type="paragraph" w:customStyle="1" w:styleId="systemfooter3">
    <w:name w:val="systemfooter3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112277"/>
      <w:sz w:val="20"/>
      <w:szCs w:val="20"/>
    </w:rPr>
  </w:style>
  <w:style w:type="paragraph" w:customStyle="1" w:styleId="systemfooter4">
    <w:name w:val="systemfooter4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112277"/>
      <w:sz w:val="20"/>
      <w:szCs w:val="20"/>
    </w:rPr>
  </w:style>
  <w:style w:type="paragraph" w:customStyle="1" w:styleId="systemfooter5">
    <w:name w:val="systemfooter5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112277"/>
      <w:sz w:val="20"/>
      <w:szCs w:val="20"/>
    </w:rPr>
  </w:style>
  <w:style w:type="paragraph" w:customStyle="1" w:styleId="systemfooter6">
    <w:name w:val="systemfooter6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112277"/>
      <w:sz w:val="20"/>
      <w:szCs w:val="20"/>
    </w:rPr>
  </w:style>
  <w:style w:type="paragraph" w:customStyle="1" w:styleId="systemfooter7">
    <w:name w:val="systemfooter7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112277"/>
      <w:sz w:val="20"/>
      <w:szCs w:val="20"/>
    </w:rPr>
  </w:style>
  <w:style w:type="paragraph" w:customStyle="1" w:styleId="systemfooter8">
    <w:name w:val="systemfooter8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112277"/>
      <w:sz w:val="20"/>
      <w:szCs w:val="20"/>
    </w:rPr>
  </w:style>
  <w:style w:type="paragraph" w:customStyle="1" w:styleId="systemfooter9">
    <w:name w:val="systemfooter9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112277"/>
      <w:sz w:val="20"/>
      <w:szCs w:val="20"/>
    </w:rPr>
  </w:style>
  <w:style w:type="paragraph" w:customStyle="1" w:styleId="systemtitle">
    <w:name w:val="systemtitle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4"/>
      <w:szCs w:val="24"/>
    </w:rPr>
  </w:style>
  <w:style w:type="paragraph" w:customStyle="1" w:styleId="systemtitle10">
    <w:name w:val="systemtitle10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4"/>
      <w:szCs w:val="24"/>
    </w:rPr>
  </w:style>
  <w:style w:type="paragraph" w:customStyle="1" w:styleId="systemtitle2">
    <w:name w:val="systemtitle2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4"/>
      <w:szCs w:val="24"/>
    </w:rPr>
  </w:style>
  <w:style w:type="paragraph" w:customStyle="1" w:styleId="systemtitle3">
    <w:name w:val="systemtitle3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4"/>
      <w:szCs w:val="24"/>
    </w:rPr>
  </w:style>
  <w:style w:type="paragraph" w:customStyle="1" w:styleId="systemtitle4">
    <w:name w:val="systemtitle4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4"/>
      <w:szCs w:val="24"/>
    </w:rPr>
  </w:style>
  <w:style w:type="paragraph" w:customStyle="1" w:styleId="systemtitle5">
    <w:name w:val="systemtitle5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4"/>
      <w:szCs w:val="24"/>
    </w:rPr>
  </w:style>
  <w:style w:type="paragraph" w:customStyle="1" w:styleId="systemtitle6">
    <w:name w:val="systemtitle6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4"/>
      <w:szCs w:val="24"/>
    </w:rPr>
  </w:style>
  <w:style w:type="paragraph" w:customStyle="1" w:styleId="systemtitle7">
    <w:name w:val="systemtitle7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4"/>
      <w:szCs w:val="24"/>
    </w:rPr>
  </w:style>
  <w:style w:type="paragraph" w:customStyle="1" w:styleId="systemtitle8">
    <w:name w:val="systemtitle8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4"/>
      <w:szCs w:val="24"/>
    </w:rPr>
  </w:style>
  <w:style w:type="paragraph" w:customStyle="1" w:styleId="systemtitle9">
    <w:name w:val="systemtitle9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4"/>
      <w:szCs w:val="24"/>
    </w:rPr>
  </w:style>
  <w:style w:type="paragraph" w:customStyle="1" w:styleId="systitleandfootercontainer">
    <w:name w:val="systitleandfootercontainer"/>
    <w:basedOn w:val="Normal"/>
    <w:rsid w:val="00912539"/>
    <w:pPr>
      <w:pBdr>
        <w:top w:val="single" w:sz="2" w:space="0" w:color="000000"/>
        <w:left w:val="single" w:sz="2" w:space="0" w:color="000000"/>
        <w:bottom w:val="single" w:sz="2" w:space="0" w:color="000000"/>
        <w:right w:val="single" w:sz="2" w:space="0" w:color="000000"/>
      </w:pBd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table">
    <w:name w:val="table"/>
    <w:basedOn w:val="Normal"/>
    <w:rsid w:val="00912539"/>
    <w:pPr>
      <w:pBdr>
        <w:top w:val="single" w:sz="6" w:space="0" w:color="C1C1C1"/>
        <w:left w:val="single" w:sz="6" w:space="0" w:color="C1C1C1"/>
        <w:bottom w:val="single" w:sz="2" w:space="0" w:color="C1C1C1"/>
        <w:right w:val="single" w:sz="2" w:space="0" w:color="C1C1C1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topstackedvalue">
    <w:name w:val="top_stacked_value"/>
    <w:basedOn w:val="Normal"/>
    <w:rsid w:val="0091253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middlestackedvalue">
    <w:name w:val="middle_stacked_value"/>
    <w:basedOn w:val="Normal"/>
    <w:rsid w:val="0091253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bottomstackedvalue">
    <w:name w:val="bottom_stacked_value"/>
    <w:basedOn w:val="Normal"/>
    <w:rsid w:val="0091253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titleandnotecontainer">
    <w:name w:val="titleandnotecontainer"/>
    <w:basedOn w:val="Normal"/>
    <w:rsid w:val="00912539"/>
    <w:pPr>
      <w:pBdr>
        <w:top w:val="single" w:sz="2" w:space="0" w:color="000000"/>
        <w:left w:val="single" w:sz="2" w:space="0" w:color="000000"/>
        <w:bottom w:val="single" w:sz="2" w:space="0" w:color="000000"/>
        <w:right w:val="single" w:sz="2" w:space="0" w:color="000000"/>
      </w:pBd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000000"/>
      <w:sz w:val="20"/>
      <w:szCs w:val="20"/>
    </w:rPr>
  </w:style>
  <w:style w:type="paragraph" w:customStyle="1" w:styleId="titlesandfooters">
    <w:name w:val="titlesandfooters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0"/>
      <w:szCs w:val="20"/>
    </w:rPr>
  </w:style>
  <w:style w:type="paragraph" w:customStyle="1" w:styleId="usertext">
    <w:name w:val="usertext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112277"/>
      <w:sz w:val="20"/>
      <w:szCs w:val="20"/>
    </w:rPr>
  </w:style>
  <w:style w:type="paragraph" w:customStyle="1" w:styleId="warnbanner">
    <w:name w:val="warnbanner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b/>
      <w:bCs/>
      <w:color w:val="112277"/>
      <w:sz w:val="20"/>
      <w:szCs w:val="20"/>
    </w:rPr>
  </w:style>
  <w:style w:type="paragraph" w:customStyle="1" w:styleId="warncontent">
    <w:name w:val="warncontent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Arial" w:eastAsia="Times New Roman" w:hAnsi="Arial" w:cs="Arial"/>
      <w:color w:val="112277"/>
      <w:sz w:val="20"/>
      <w:szCs w:val="20"/>
    </w:rPr>
  </w:style>
  <w:style w:type="paragraph" w:customStyle="1" w:styleId="warncontentfixed">
    <w:name w:val="warncontentfixed"/>
    <w:basedOn w:val="Normal"/>
    <w:rsid w:val="00912539"/>
    <w:pPr>
      <w:shd w:val="clear" w:color="auto" w:fill="FAFBFE"/>
      <w:spacing w:before="100" w:beforeAutospacing="1" w:after="100" w:afterAutospacing="1" w:line="240" w:lineRule="auto"/>
    </w:pPr>
    <w:rPr>
      <w:rFonts w:ascii="Courier New" w:eastAsia="Times New Roman" w:hAnsi="Courier New" w:cs="Courier New"/>
      <w:color w:val="112277"/>
      <w:sz w:val="20"/>
      <w:szCs w:val="20"/>
    </w:rPr>
  </w:style>
  <w:style w:type="paragraph" w:customStyle="1" w:styleId="l">
    <w:name w:val="l"/>
    <w:basedOn w:val="Normal"/>
    <w:rsid w:val="0091253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c">
    <w:name w:val="c"/>
    <w:basedOn w:val="Normal"/>
    <w:rsid w:val="00912539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r">
    <w:name w:val="r"/>
    <w:basedOn w:val="Normal"/>
    <w:rsid w:val="00912539"/>
    <w:pPr>
      <w:spacing w:before="100" w:beforeAutospacing="1" w:after="100" w:afterAutospacing="1" w:line="240" w:lineRule="auto"/>
      <w:jc w:val="right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d">
    <w:name w:val="d"/>
    <w:basedOn w:val="Normal"/>
    <w:rsid w:val="00912539"/>
    <w:pPr>
      <w:spacing w:before="100" w:beforeAutospacing="1" w:after="100" w:afterAutospacing="1" w:line="240" w:lineRule="auto"/>
      <w:jc w:val="right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j">
    <w:name w:val="j"/>
    <w:basedOn w:val="Normal"/>
    <w:rsid w:val="00912539"/>
    <w:pPr>
      <w:spacing w:before="100" w:beforeAutospacing="1" w:after="100" w:afterAutospacing="1" w:line="240" w:lineRule="auto"/>
      <w:jc w:val="both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t">
    <w:name w:val="t"/>
    <w:basedOn w:val="Normal"/>
    <w:rsid w:val="00912539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m">
    <w:name w:val="m"/>
    <w:basedOn w:val="Normal"/>
    <w:rsid w:val="00912539"/>
    <w:pPr>
      <w:spacing w:before="100" w:beforeAutospacing="1" w:after="100" w:afterAutospacing="1" w:line="240" w:lineRule="auto"/>
      <w:textAlignment w:val="center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b">
    <w:name w:val="b"/>
    <w:basedOn w:val="Normal"/>
    <w:rsid w:val="00912539"/>
    <w:pPr>
      <w:spacing w:before="100" w:beforeAutospacing="1" w:after="100" w:afterAutospacing="1" w:line="240" w:lineRule="auto"/>
      <w:textAlignment w:val="bottom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ackedcell">
    <w:name w:val="stacked_cell"/>
    <w:basedOn w:val="Normal"/>
    <w:rsid w:val="0091253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unhideWhenUsed/>
    <w:rsid w:val="0091253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969364402">
      <w:bodyDiv w:val="1"/>
      <w:marLeft w:val="120"/>
      <w:marRight w:val="12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946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1337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43218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566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125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327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57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14494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2410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62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1277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47295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199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42250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2160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2647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2436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68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9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72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771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03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605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07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645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17207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63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47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242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254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3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0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171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1407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9205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490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438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044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885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519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2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541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454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8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8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64723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6325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17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117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033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98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877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062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875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235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110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38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2124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4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977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269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22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700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049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589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782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6337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154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7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862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73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6123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23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43533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5225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93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42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589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563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917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423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51183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720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666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740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87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47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306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4867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8092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579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4673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297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215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938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58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6343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7309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577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511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187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149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16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022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8630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7748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1090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3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90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986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117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91977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9765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8427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2198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0711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375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45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98141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8665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611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03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221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666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567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54996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851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74343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8662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734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560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821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6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6763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5545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27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20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26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633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528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636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3215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047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933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20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104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671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638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37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66740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7559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8002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0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766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868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5718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55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30714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8489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60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81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828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136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564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89712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569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499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185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524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275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749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676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0371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8262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1419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86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51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312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44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67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22249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7907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103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854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73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731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853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672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03712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284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137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000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25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079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53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9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69792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1788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87029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5373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100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867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41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724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98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11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34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51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854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54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3303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9070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15929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962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9850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1949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61417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9749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448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428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318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69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005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898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86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365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128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449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8125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5798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0054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843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78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838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36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131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98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361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624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288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361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298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3402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9124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972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18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97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727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2366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89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768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583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123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293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25890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809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24723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7929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63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61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019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83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580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648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950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609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657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521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7249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8712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370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379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90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02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135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807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58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251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930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662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2046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2777373">
          <w:marLeft w:val="0"/>
          <w:marRight w:val="0"/>
          <w:marTop w:val="100"/>
          <w:marBottom w:val="1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235214">
              <w:marLeft w:val="0"/>
              <w:marRight w:val="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7681338">
                  <w:marLeft w:val="0"/>
                  <w:marRight w:val="0"/>
                  <w:marTop w:val="225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50982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971608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18007000">
                              <w:marLeft w:val="0"/>
                              <w:marRight w:val="0"/>
                              <w:marTop w:val="15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image" Target="media/image2.wmf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wmf"/><Relationship Id="rId11" Type="http://schemas.openxmlformats.org/officeDocument/2006/relationships/image" Target="media/image4.png"/><Relationship Id="rId5" Type="http://schemas.openxmlformats.org/officeDocument/2006/relationships/endnotes" Target="endnotes.xml"/><Relationship Id="rId10" Type="http://schemas.openxmlformats.org/officeDocument/2006/relationships/image" Target="media/image3.png"/><Relationship Id="rId4" Type="http://schemas.openxmlformats.org/officeDocument/2006/relationships/footnotes" Target="footnot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</TotalTime>
  <Pages>70</Pages>
  <Words>10108</Words>
  <Characters>57617</Characters>
  <Application>Microsoft Office Word</Application>
  <DocSecurity>0</DocSecurity>
  <Lines>480</Lines>
  <Paragraphs>1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59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angbaikai</dc:creator>
  <cp:lastModifiedBy>liangbaikai</cp:lastModifiedBy>
  <cp:revision>8</cp:revision>
  <cp:lastPrinted>2011-12-08T19:53:00Z</cp:lastPrinted>
  <dcterms:created xsi:type="dcterms:W3CDTF">2011-12-09T02:35:00Z</dcterms:created>
  <dcterms:modified xsi:type="dcterms:W3CDTF">2011-12-09T03:03:00Z</dcterms:modified>
</cp:coreProperties>
</file>